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1E1138" w14:textId="7D7892DD" w:rsidR="00215B25" w:rsidRDefault="00215B25" w:rsidP="00215B25">
      <w:pPr>
        <w:jc w:val="both"/>
      </w:pPr>
      <w:r w:rsidRPr="00215B25">
        <w:rPr>
          <w:b/>
          <w:bCs/>
        </w:rPr>
        <w:t>NOTA:</w:t>
      </w:r>
      <w:r>
        <w:t xml:space="preserve"> Para el presente ejercicio se utiliza el </w:t>
      </w:r>
      <w:proofErr w:type="spellStart"/>
      <w:r>
        <w:t>dataset</w:t>
      </w:r>
      <w:proofErr w:type="spellEnd"/>
      <w:r>
        <w:t xml:space="preserve"> </w:t>
      </w:r>
      <w:proofErr w:type="spellStart"/>
      <w:r w:rsidRPr="00215B25">
        <w:rPr>
          <w:i/>
          <w:iCs/>
        </w:rPr>
        <w:t>Unsupervised</w:t>
      </w:r>
      <w:proofErr w:type="spellEnd"/>
      <w:r w:rsidRPr="00215B25">
        <w:rPr>
          <w:i/>
          <w:iCs/>
        </w:rPr>
        <w:t xml:space="preserve"> </w:t>
      </w:r>
      <w:proofErr w:type="spellStart"/>
      <w:r w:rsidRPr="00215B25">
        <w:rPr>
          <w:i/>
          <w:iCs/>
        </w:rPr>
        <w:t>Learning</w:t>
      </w:r>
      <w:proofErr w:type="spellEnd"/>
      <w:r w:rsidRPr="00215B25">
        <w:rPr>
          <w:i/>
          <w:iCs/>
        </w:rPr>
        <w:t xml:space="preserve"> </w:t>
      </w:r>
      <w:proofErr w:type="spellStart"/>
      <w:r w:rsidRPr="00215B25">
        <w:rPr>
          <w:i/>
          <w:iCs/>
        </w:rPr>
        <w:t>on</w:t>
      </w:r>
      <w:proofErr w:type="spellEnd"/>
      <w:r w:rsidRPr="00215B25">
        <w:rPr>
          <w:i/>
          <w:iCs/>
        </w:rPr>
        <w:t xml:space="preserve"> Country Data</w:t>
      </w:r>
      <w:r w:rsidR="00252428">
        <w:rPr>
          <w:i/>
          <w:iCs/>
        </w:rPr>
        <w:t xml:space="preserve"> (</w:t>
      </w:r>
      <w:proofErr w:type="spellStart"/>
      <w:r w:rsidR="00252428">
        <w:rPr>
          <w:i/>
          <w:iCs/>
        </w:rPr>
        <w:t>Dataset</w:t>
      </w:r>
      <w:proofErr w:type="spellEnd"/>
      <w:r w:rsidR="00252428">
        <w:rPr>
          <w:i/>
          <w:iCs/>
        </w:rPr>
        <w:t xml:space="preserve"> </w:t>
      </w:r>
      <w:proofErr w:type="spellStart"/>
      <w:r w:rsidR="00252428">
        <w:rPr>
          <w:i/>
          <w:iCs/>
        </w:rPr>
        <w:t>for</w:t>
      </w:r>
      <w:proofErr w:type="spellEnd"/>
      <w:r w:rsidR="00252428">
        <w:rPr>
          <w:i/>
          <w:iCs/>
        </w:rPr>
        <w:t xml:space="preserve"> </w:t>
      </w:r>
      <w:proofErr w:type="spellStart"/>
      <w:r w:rsidR="00252428">
        <w:rPr>
          <w:i/>
          <w:iCs/>
        </w:rPr>
        <w:t>Kmeans</w:t>
      </w:r>
      <w:proofErr w:type="spellEnd"/>
      <w:r w:rsidR="00252428">
        <w:rPr>
          <w:i/>
          <w:iCs/>
        </w:rPr>
        <w:t xml:space="preserve"> </w:t>
      </w:r>
      <w:proofErr w:type="spellStart"/>
      <w:r w:rsidR="00252428">
        <w:rPr>
          <w:i/>
          <w:iCs/>
        </w:rPr>
        <w:t>Clustering</w:t>
      </w:r>
      <w:proofErr w:type="spellEnd"/>
      <w:r w:rsidR="00252428">
        <w:rPr>
          <w:i/>
          <w:iCs/>
        </w:rPr>
        <w:t>)</w:t>
      </w:r>
      <w:r>
        <w:t xml:space="preserve"> </w:t>
      </w:r>
      <w:r w:rsidR="00252428" w:rsidRPr="00215B25">
        <w:t>(20</w:t>
      </w:r>
      <w:r w:rsidR="00F244A6">
        <w:t>20</w:t>
      </w:r>
      <w:r w:rsidR="00252428" w:rsidRPr="00215B25">
        <w:t>)</w:t>
      </w:r>
      <w:r w:rsidR="00252428">
        <w:t xml:space="preserve"> </w:t>
      </w:r>
      <w:r>
        <w:t>publicad</w:t>
      </w:r>
      <w:r w:rsidR="00F244A6">
        <w:t>o</w:t>
      </w:r>
      <w:r>
        <w:t xml:space="preserve"> por </w:t>
      </w:r>
      <w:r w:rsidRPr="00215B25">
        <w:t>R</w:t>
      </w:r>
      <w:r w:rsidR="00252428">
        <w:t>ohan</w:t>
      </w:r>
      <w:r>
        <w:t xml:space="preserve"> </w:t>
      </w:r>
      <w:proofErr w:type="spellStart"/>
      <w:r>
        <w:t>Kokkula</w:t>
      </w:r>
      <w:proofErr w:type="spellEnd"/>
      <w:r>
        <w:t xml:space="preserve"> </w:t>
      </w:r>
      <w:r w:rsidRPr="00215B25">
        <w:t xml:space="preserve">en </w:t>
      </w:r>
      <w:proofErr w:type="spellStart"/>
      <w:r w:rsidRPr="00215B25">
        <w:t>Kaggle</w:t>
      </w:r>
      <w:proofErr w:type="spellEnd"/>
      <w:r w:rsidRPr="00215B25">
        <w:t>.</w:t>
      </w:r>
      <w:r>
        <w:t xml:space="preserve"> Este conjunto de datos incluye información relativa a factores socioeconómicos y de salud de diversos países, tales como la mortalidad infantil, los ingresos, el gasto en salud, la inflación, entre otros. Los datos se han utilizado como base para el análisis de agrupamiento y categorización de los países en función de su desarrollo.</w:t>
      </w:r>
    </w:p>
    <w:p w14:paraId="1EE4D504" w14:textId="4B96117E" w:rsidR="00252428" w:rsidRDefault="00215B25" w:rsidP="00215B25">
      <w:pPr>
        <w:jc w:val="both"/>
      </w:pPr>
      <w:r>
        <w:t xml:space="preserve">Es importante tener en cuenta que </w:t>
      </w:r>
      <w:r w:rsidR="00C81A3A">
        <w:t xml:space="preserve">las fuentes de este dataset no </w:t>
      </w:r>
      <w:r w:rsidR="00252428">
        <w:t>están verificadas</w:t>
      </w:r>
      <w:r w:rsidR="00C81A3A">
        <w:t xml:space="preserve"> </w:t>
      </w:r>
      <w:r>
        <w:t>y cont</w:t>
      </w:r>
      <w:r w:rsidR="00252428">
        <w:t>iene</w:t>
      </w:r>
      <w:r>
        <w:t xml:space="preserve"> limitaciones inherentes en cuanto a su actualidad, </w:t>
      </w:r>
      <w:r w:rsidR="00C81A3A">
        <w:t>integralidad</w:t>
      </w:r>
      <w:r>
        <w:t xml:space="preserve"> o precisión. Por lo tanto, se recomienda hacer una evaluación crítica de los resultados obtenidos y considerar </w:t>
      </w:r>
      <w:r w:rsidR="00C81A3A">
        <w:t>que éste se trata de un ejercicio</w:t>
      </w:r>
      <w:r w:rsidR="00252428">
        <w:t xml:space="preserve"> </w:t>
      </w:r>
      <w:r w:rsidR="00C81A3A">
        <w:t xml:space="preserve">con </w:t>
      </w:r>
      <w:r w:rsidR="00C81A3A" w:rsidRPr="00252428">
        <w:rPr>
          <w:u w:val="single"/>
        </w:rPr>
        <w:t>datos ficticios</w:t>
      </w:r>
      <w:r w:rsidR="00C81A3A">
        <w:t xml:space="preserve"> – con un propósito únicamente académico</w:t>
      </w:r>
      <w:r w:rsidR="00252428">
        <w:t xml:space="preserve"> – sin perjuicio de la validez metodológica y analítica</w:t>
      </w:r>
      <w:r w:rsidR="00C81A3A">
        <w:t>.</w:t>
      </w:r>
      <w:r w:rsidR="00252428">
        <w:t xml:space="preserve"> </w:t>
      </w:r>
      <w:r w:rsidR="00C81A3A">
        <w:t>En un</w:t>
      </w:r>
      <w:r w:rsidR="00252428">
        <w:t xml:space="preserve">a tarea </w:t>
      </w:r>
      <w:r w:rsidR="00C81A3A">
        <w:t xml:space="preserve">para toma de decisiones </w:t>
      </w:r>
      <w:r w:rsidR="00252428">
        <w:t>“</w:t>
      </w:r>
      <w:r w:rsidR="00C81A3A">
        <w:t>reales</w:t>
      </w:r>
      <w:r w:rsidR="00252428">
        <w:t xml:space="preserve">”, la calidad y ética relativa a los datos disponibles deben examinarse, contrastarse y validarse a profundidad y exponerse claramente – entre otras consideraciones. </w:t>
      </w:r>
    </w:p>
    <w:p w14:paraId="45C37860" w14:textId="2FFBE837" w:rsidR="00C81A3A" w:rsidRDefault="00C81A3A" w:rsidP="00215B25">
      <w:pPr>
        <w:jc w:val="both"/>
      </w:pPr>
      <w:r>
        <w:t>E</w:t>
      </w:r>
      <w:r w:rsidR="00215B25">
        <w:t>l conjunto de datos</w:t>
      </w:r>
      <w:r>
        <w:t xml:space="preserve"> (e información relacionada al caso)</w:t>
      </w:r>
      <w:r w:rsidR="00215B25">
        <w:t xml:space="preserve"> se ha utilizado en su forma original</w:t>
      </w:r>
      <w:r w:rsidR="003944C9">
        <w:t xml:space="preserve">. </w:t>
      </w:r>
    </w:p>
    <w:p w14:paraId="0235F1C1" w14:textId="77777777" w:rsidR="00C81A3A" w:rsidRDefault="00215B25" w:rsidP="00215B25">
      <w:pPr>
        <w:jc w:val="both"/>
      </w:pPr>
      <w:r>
        <w:t xml:space="preserve">El dataset está disponible en: </w:t>
      </w:r>
    </w:p>
    <w:p w14:paraId="028B77E8" w14:textId="52E50C87" w:rsidR="00C81A3A" w:rsidRDefault="00DC4B26" w:rsidP="00215B25">
      <w:pPr>
        <w:jc w:val="both"/>
      </w:pPr>
      <w:hyperlink r:id="rId8" w:history="1">
        <w:r w:rsidR="00C81A3A" w:rsidRPr="00F570E4">
          <w:rPr>
            <w:rStyle w:val="Hyperlink"/>
          </w:rPr>
          <w:t>https://www.kaggle.com/datasets/rohan0301/unsupervised-learning-on-country-data</w:t>
        </w:r>
      </w:hyperlink>
    </w:p>
    <w:p w14:paraId="5F02D423" w14:textId="77777777" w:rsidR="00215B25" w:rsidRPr="00215B25" w:rsidRDefault="00215B25" w:rsidP="00215B25">
      <w:pPr>
        <w:jc w:val="both"/>
      </w:pPr>
    </w:p>
    <w:p w14:paraId="280FDF0C" w14:textId="05908F4F" w:rsidR="00215B25" w:rsidRPr="00215B25" w:rsidRDefault="00F244A6" w:rsidP="00215B25">
      <w:pPr>
        <w:rPr>
          <w:b/>
          <w:bCs/>
        </w:rPr>
      </w:pPr>
      <w:r>
        <w:rPr>
          <w:b/>
          <w:bCs/>
        </w:rPr>
        <w:t>Contexto</w:t>
      </w:r>
      <w:r w:rsidR="00215B25" w:rsidRPr="00215B25">
        <w:rPr>
          <w:b/>
          <w:bCs/>
        </w:rPr>
        <w:t xml:space="preserve">: </w:t>
      </w:r>
    </w:p>
    <w:p w14:paraId="241C1524" w14:textId="3FB02766" w:rsidR="00215B25" w:rsidRDefault="00F244A6" w:rsidP="00215B25">
      <w:r>
        <w:t>“</w:t>
      </w:r>
      <w:r w:rsidR="00215B25">
        <w:t>La organización no gubernamental HELP International es una entidad dedicada a contribuir al progreso de países en situaciones de vulnerabilidad socioeconómica y a su alivio en afectaciones causadas por desastres naturales.</w:t>
      </w:r>
      <w:r>
        <w:t xml:space="preserve">” </w:t>
      </w:r>
      <w:r>
        <w:fldChar w:fldCharType="begin"/>
      </w:r>
      <w:r w:rsidR="000D512F">
        <w:instrText xml:space="preserve"> ADDIN ZOTERO_ITEM CSL_CITATION {"citationID":"UaiNLcbz","properties":{"formattedCitation":"(Kokkula, 2020)","plainCitation":"(Kokkula, 2020)","noteIndex":0},"citationItems":[{"id":4818,"uris":["http://zotero.org/users/10062113/items/7TJFJSG7"],"itemData":{"id":4818,"type":"webpage","abstract":"Dataset for Kmeans Clustering","language":"en","title":"Unsupervised Learning on Country Data","URL":"https://www.kaggle.com/datasets/rohan0301/unsupervised-learning-on-country-data","author":[{"family":"Kokkula","given":"Rohan"}],"accessed":{"date-parts":[["2024",9,5]]},"issued":{"date-parts":[["2020"]]}}}],"schema":"https://github.com/citation-style-language/schema/raw/master/csl-citation.json"} </w:instrText>
      </w:r>
      <w:r>
        <w:fldChar w:fldCharType="separate"/>
      </w:r>
      <w:r w:rsidR="000D512F" w:rsidRPr="000D512F">
        <w:rPr>
          <w:rFonts w:ascii="Calibri" w:hAnsi="Calibri" w:cs="Calibri"/>
        </w:rPr>
        <w:t>(Kokkula, 2020)</w:t>
      </w:r>
      <w:r>
        <w:fldChar w:fldCharType="end"/>
      </w:r>
    </w:p>
    <w:p w14:paraId="617906C1" w14:textId="18AAEB8D" w:rsidR="00215B25" w:rsidRDefault="00354BA6" w:rsidP="00215B25">
      <w:r>
        <w:t>“</w:t>
      </w:r>
      <w:r w:rsidR="00215B25">
        <w:t xml:space="preserve">Recientemente, la ONG ha podido recaudar </w:t>
      </w:r>
      <w:r w:rsidR="00F244A6">
        <w:t>$</w:t>
      </w:r>
      <w:r w:rsidR="00215B25">
        <w:t>10 millones</w:t>
      </w:r>
      <w:r w:rsidR="00F244A6">
        <w:t xml:space="preserve"> [diremos que de USD] y el CEO quiere utilizarlos de manera estratégica y efectiva. Por lo tanto, se necesita identificar los países que requieran ayuda con más urgencia.</w:t>
      </w:r>
      <w:r>
        <w:t>” (ibid.).</w:t>
      </w:r>
    </w:p>
    <w:p w14:paraId="0E062820" w14:textId="77777777" w:rsidR="00F244A6" w:rsidRDefault="00F244A6" w:rsidP="00215B25">
      <w:pPr>
        <w:rPr>
          <w:b/>
          <w:bCs/>
        </w:rPr>
      </w:pPr>
    </w:p>
    <w:p w14:paraId="7B051105" w14:textId="07CAE6D5" w:rsidR="00215B25" w:rsidRPr="00F244A6" w:rsidRDefault="00F244A6" w:rsidP="00215B25">
      <w:pPr>
        <w:rPr>
          <w:b/>
          <w:bCs/>
        </w:rPr>
      </w:pPr>
      <w:r w:rsidRPr="00F244A6">
        <w:rPr>
          <w:b/>
          <w:bCs/>
        </w:rPr>
        <w:t>Objeto de consultoría:</w:t>
      </w:r>
    </w:p>
    <w:p w14:paraId="3AFF91C5" w14:textId="471EFBE4" w:rsidR="00354BA6" w:rsidRDefault="00215B25" w:rsidP="00354BA6">
      <w:r>
        <w:t xml:space="preserve">Se me ha encomendado la </w:t>
      </w:r>
      <w:r w:rsidR="00354BA6">
        <w:t>tarea de clasificar los países según factores socioeconómicos y de salud que influyen en su desarrollo para orientar las decisiones del CEO de HELP International sobre a qué países debe dirigirse la ayuda humanitaria con mayor urgencia.</w:t>
      </w:r>
    </w:p>
    <w:p w14:paraId="29B3FA84" w14:textId="4DAC6CCB" w:rsidR="00215B25" w:rsidRDefault="00354BA6" w:rsidP="00215B25">
      <w:r>
        <w:t xml:space="preserve">Con base en este trabajo, </w:t>
      </w:r>
      <w:r w:rsidR="00215B25">
        <w:t xml:space="preserve">la organización HELP International </w:t>
      </w:r>
      <w:r>
        <w:t xml:space="preserve">podrá </w:t>
      </w:r>
      <w:r w:rsidR="00215B25">
        <w:t>tomar decisiones estratégicas sobre la distribución de ayuda humanitaria, maximizando el</w:t>
      </w:r>
      <w:r>
        <w:t xml:space="preserve"> impacto de los recursos disponibles y contribuir a </w:t>
      </w:r>
      <w:r w:rsidR="00215B25">
        <w:t>mejorar las condiciones de vida en l</w:t>
      </w:r>
      <w:r>
        <w:t>os países</w:t>
      </w:r>
      <w:r w:rsidR="00215B25">
        <w:t xml:space="preserve"> </w:t>
      </w:r>
      <w:r>
        <w:t>más necesitados</w:t>
      </w:r>
      <w:r w:rsidR="00215B25">
        <w:t>.</w:t>
      </w:r>
    </w:p>
    <w:p w14:paraId="6AD6901E" w14:textId="4463D013" w:rsidR="000A17AC" w:rsidRDefault="000A17AC" w:rsidP="00215B25"/>
    <w:p w14:paraId="44324870" w14:textId="5811BADE" w:rsidR="000A17AC" w:rsidRDefault="000A17AC" w:rsidP="00215B25"/>
    <w:p w14:paraId="3B3AA9BF" w14:textId="548EC8B8" w:rsidR="000A17AC" w:rsidRDefault="000A17AC" w:rsidP="00215B25"/>
    <w:p w14:paraId="04B72DDD" w14:textId="026723CC" w:rsidR="000A17AC" w:rsidRDefault="000A17AC" w:rsidP="00215B25"/>
    <w:p w14:paraId="242382A7" w14:textId="32DD1143" w:rsidR="007B69C5" w:rsidRDefault="007B69C5" w:rsidP="00215B25"/>
    <w:tbl>
      <w:tblPr>
        <w:tblStyle w:val="TableGrid"/>
        <w:tblW w:w="8356"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498"/>
        <w:gridCol w:w="1214"/>
        <w:gridCol w:w="4234"/>
        <w:gridCol w:w="2410"/>
      </w:tblGrid>
      <w:tr w:rsidR="007B69C5" w:rsidRPr="007B69C5" w14:paraId="5AE295AB" w14:textId="77777777" w:rsidTr="00DC4B26">
        <w:trPr>
          <w:trHeight w:val="540"/>
          <w:jc w:val="center"/>
        </w:trPr>
        <w:tc>
          <w:tcPr>
            <w:tcW w:w="498" w:type="dxa"/>
            <w:tcBorders>
              <w:bottom w:val="single" w:sz="4" w:space="0" w:color="auto"/>
            </w:tcBorders>
            <w:shd w:val="clear" w:color="auto" w:fill="FFD966" w:themeFill="accent4" w:themeFillTint="99"/>
            <w:vAlign w:val="center"/>
          </w:tcPr>
          <w:p w14:paraId="47D645FB" w14:textId="77777777" w:rsidR="007B69C5" w:rsidRPr="007B69C5" w:rsidRDefault="007B69C5" w:rsidP="00DC4B26">
            <w:pPr>
              <w:spacing w:after="160" w:line="259" w:lineRule="auto"/>
              <w:jc w:val="right"/>
              <w:rPr>
                <w:b/>
                <w:bCs/>
              </w:rPr>
            </w:pPr>
            <w:bookmarkStart w:id="0" w:name="_Hlk179661069"/>
            <w:r w:rsidRPr="007B69C5">
              <w:rPr>
                <w:b/>
                <w:bCs/>
              </w:rPr>
              <w:t>#</w:t>
            </w:r>
          </w:p>
        </w:tc>
        <w:tc>
          <w:tcPr>
            <w:tcW w:w="1214" w:type="dxa"/>
            <w:tcBorders>
              <w:bottom w:val="single" w:sz="4" w:space="0" w:color="auto"/>
            </w:tcBorders>
            <w:shd w:val="clear" w:color="auto" w:fill="FFD966" w:themeFill="accent4" w:themeFillTint="99"/>
            <w:noWrap/>
            <w:vAlign w:val="center"/>
            <w:hideMark/>
          </w:tcPr>
          <w:p w14:paraId="02478C13" w14:textId="77777777" w:rsidR="007B69C5" w:rsidRPr="007B69C5" w:rsidRDefault="007B69C5" w:rsidP="00DC4B26">
            <w:pPr>
              <w:spacing w:after="160" w:line="259" w:lineRule="auto"/>
              <w:jc w:val="center"/>
              <w:rPr>
                <w:b/>
                <w:bCs/>
              </w:rPr>
            </w:pPr>
            <w:r w:rsidRPr="007B69C5">
              <w:rPr>
                <w:b/>
                <w:bCs/>
              </w:rPr>
              <w:t>Variable</w:t>
            </w:r>
          </w:p>
        </w:tc>
        <w:tc>
          <w:tcPr>
            <w:tcW w:w="4234" w:type="dxa"/>
            <w:tcBorders>
              <w:bottom w:val="single" w:sz="4" w:space="0" w:color="auto"/>
            </w:tcBorders>
            <w:shd w:val="clear" w:color="auto" w:fill="FFD966" w:themeFill="accent4" w:themeFillTint="99"/>
            <w:noWrap/>
            <w:vAlign w:val="center"/>
            <w:hideMark/>
          </w:tcPr>
          <w:p w14:paraId="0DD558DF" w14:textId="77777777" w:rsidR="007B69C5" w:rsidRPr="007B69C5" w:rsidRDefault="007B69C5" w:rsidP="00DC4B26">
            <w:pPr>
              <w:spacing w:after="160" w:line="259" w:lineRule="auto"/>
              <w:jc w:val="center"/>
              <w:rPr>
                <w:b/>
                <w:bCs/>
              </w:rPr>
            </w:pPr>
            <w:r w:rsidRPr="007B69C5">
              <w:rPr>
                <w:b/>
                <w:bCs/>
              </w:rPr>
              <w:t>Descripción</w:t>
            </w:r>
          </w:p>
        </w:tc>
        <w:tc>
          <w:tcPr>
            <w:tcW w:w="2410" w:type="dxa"/>
            <w:tcBorders>
              <w:bottom w:val="single" w:sz="4" w:space="0" w:color="auto"/>
            </w:tcBorders>
            <w:shd w:val="clear" w:color="auto" w:fill="FFD966" w:themeFill="accent4" w:themeFillTint="99"/>
            <w:vAlign w:val="center"/>
          </w:tcPr>
          <w:p w14:paraId="4CBF1DAF" w14:textId="777B28C7" w:rsidR="007B69C5" w:rsidRPr="007B69C5" w:rsidRDefault="00DC4B26" w:rsidP="00DC4B26">
            <w:pPr>
              <w:spacing w:after="160" w:line="259" w:lineRule="auto"/>
              <w:jc w:val="center"/>
              <w:rPr>
                <w:b/>
                <w:bCs/>
              </w:rPr>
            </w:pPr>
            <w:r>
              <w:rPr>
                <w:b/>
                <w:bCs/>
              </w:rPr>
              <w:t>Unidad</w:t>
            </w:r>
            <w:r w:rsidR="007B69C5" w:rsidRPr="007B69C5">
              <w:rPr>
                <w:b/>
                <w:bCs/>
              </w:rPr>
              <w:t xml:space="preserve"> de medida (original)*</w:t>
            </w:r>
          </w:p>
        </w:tc>
      </w:tr>
      <w:tr w:rsidR="007B69C5" w:rsidRPr="007B69C5" w14:paraId="3222D54D" w14:textId="77777777" w:rsidTr="007B69C5">
        <w:trPr>
          <w:trHeight w:val="475"/>
          <w:jc w:val="center"/>
        </w:trPr>
        <w:tc>
          <w:tcPr>
            <w:tcW w:w="498" w:type="dxa"/>
            <w:tcBorders>
              <w:top w:val="single" w:sz="4" w:space="0" w:color="auto"/>
              <w:left w:val="single" w:sz="4" w:space="0" w:color="auto"/>
              <w:bottom w:val="single" w:sz="4" w:space="0" w:color="auto"/>
              <w:right w:val="single" w:sz="4" w:space="0" w:color="auto"/>
            </w:tcBorders>
            <w:vAlign w:val="center"/>
          </w:tcPr>
          <w:p w14:paraId="4194ABD2" w14:textId="77777777" w:rsidR="007B69C5" w:rsidRPr="007B69C5" w:rsidRDefault="007B69C5" w:rsidP="00A47E92">
            <w:pPr>
              <w:spacing w:after="160" w:line="259" w:lineRule="auto"/>
              <w:jc w:val="right"/>
              <w:rPr>
                <w:b/>
                <w:bCs/>
              </w:rPr>
            </w:pPr>
            <w:r w:rsidRPr="007B69C5">
              <w:rPr>
                <w:b/>
                <w:bCs/>
              </w:rPr>
              <w:t>1.</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7F9063F0" w14:textId="77777777" w:rsidR="007B69C5" w:rsidRPr="007B69C5" w:rsidRDefault="007B69C5" w:rsidP="00A47E92">
            <w:pPr>
              <w:spacing w:after="160" w:line="259" w:lineRule="auto"/>
              <w:jc w:val="center"/>
              <w:rPr>
                <w:b/>
                <w:bCs/>
              </w:rPr>
            </w:pPr>
            <w:r w:rsidRPr="007B69C5">
              <w:rPr>
                <w:b/>
                <w:bCs/>
              </w:rPr>
              <w:t>country</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156E76B" w14:textId="77777777" w:rsidR="007B69C5" w:rsidRPr="007B69C5" w:rsidRDefault="007B69C5" w:rsidP="00A03348">
            <w:pPr>
              <w:spacing w:after="160" w:line="259" w:lineRule="auto"/>
              <w:rPr>
                <w:i/>
                <w:iCs/>
              </w:rPr>
            </w:pPr>
            <w:r w:rsidRPr="007B69C5">
              <w:rPr>
                <w:i/>
                <w:iCs/>
              </w:rPr>
              <w:t>Nombre del país.</w:t>
            </w:r>
          </w:p>
        </w:tc>
        <w:tc>
          <w:tcPr>
            <w:tcW w:w="2410" w:type="dxa"/>
            <w:tcBorders>
              <w:top w:val="single" w:sz="4" w:space="0" w:color="auto"/>
              <w:left w:val="single" w:sz="4" w:space="0" w:color="auto"/>
              <w:bottom w:val="single" w:sz="4" w:space="0" w:color="auto"/>
              <w:right w:val="single" w:sz="4" w:space="0" w:color="auto"/>
            </w:tcBorders>
            <w:vAlign w:val="center"/>
          </w:tcPr>
          <w:p w14:paraId="5DF8F02D" w14:textId="77777777" w:rsidR="007B69C5" w:rsidRPr="007B69C5" w:rsidRDefault="007B69C5" w:rsidP="00A03348">
            <w:pPr>
              <w:spacing w:after="160" w:line="259" w:lineRule="auto"/>
            </w:pPr>
            <w:r w:rsidRPr="007B69C5">
              <w:t>Caracteres</w:t>
            </w:r>
          </w:p>
        </w:tc>
      </w:tr>
      <w:tr w:rsidR="007B69C5" w:rsidRPr="007B69C5" w14:paraId="111A4639" w14:textId="77777777" w:rsidTr="007B69C5">
        <w:trPr>
          <w:trHeight w:val="606"/>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D5DB479" w14:textId="77777777" w:rsidR="007B69C5" w:rsidRPr="007B69C5" w:rsidRDefault="007B69C5" w:rsidP="00A47E92">
            <w:pPr>
              <w:spacing w:after="160" w:line="259" w:lineRule="auto"/>
              <w:jc w:val="right"/>
              <w:rPr>
                <w:b/>
                <w:bCs/>
              </w:rPr>
            </w:pPr>
            <w:r w:rsidRPr="007B69C5">
              <w:rPr>
                <w:b/>
                <w:bCs/>
              </w:rPr>
              <w:t>2.</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EE18D6E" w14:textId="77777777" w:rsidR="007B69C5" w:rsidRPr="007B69C5" w:rsidRDefault="007B69C5" w:rsidP="00A47E92">
            <w:pPr>
              <w:spacing w:after="160" w:line="259" w:lineRule="auto"/>
              <w:jc w:val="center"/>
              <w:rPr>
                <w:b/>
                <w:bCs/>
              </w:rPr>
            </w:pPr>
            <w:r w:rsidRPr="007B69C5">
              <w:rPr>
                <w:b/>
                <w:bCs/>
              </w:rPr>
              <w:t>child_mort</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DFB7805" w14:textId="77777777" w:rsidR="007B69C5" w:rsidRPr="007B69C5" w:rsidRDefault="007B69C5" w:rsidP="00A03348">
            <w:pPr>
              <w:spacing w:after="160" w:line="259" w:lineRule="auto"/>
              <w:rPr>
                <w:i/>
                <w:iCs/>
              </w:rPr>
            </w:pPr>
            <w:r w:rsidRPr="007B69C5">
              <w:rPr>
                <w:i/>
                <w:iCs/>
              </w:rPr>
              <w:t xml:space="preserve">Muertes de niños menores de 5 años. </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3384776" w14:textId="77777777" w:rsidR="007B69C5" w:rsidRPr="007B69C5" w:rsidRDefault="007B69C5" w:rsidP="00A03348">
            <w:pPr>
              <w:spacing w:after="160" w:line="259" w:lineRule="auto"/>
            </w:pPr>
            <w:r w:rsidRPr="007B69C5">
              <w:t>Valores por cada 1,000 nacidos vivos</w:t>
            </w:r>
          </w:p>
        </w:tc>
      </w:tr>
      <w:tr w:rsidR="007B69C5" w:rsidRPr="007B69C5" w14:paraId="7A535469" w14:textId="77777777" w:rsidTr="007B69C5">
        <w:trPr>
          <w:trHeight w:val="542"/>
          <w:jc w:val="center"/>
        </w:trPr>
        <w:tc>
          <w:tcPr>
            <w:tcW w:w="498" w:type="dxa"/>
            <w:tcBorders>
              <w:top w:val="single" w:sz="4" w:space="0" w:color="auto"/>
              <w:left w:val="single" w:sz="4" w:space="0" w:color="auto"/>
              <w:bottom w:val="single" w:sz="4" w:space="0" w:color="auto"/>
              <w:right w:val="single" w:sz="4" w:space="0" w:color="auto"/>
            </w:tcBorders>
            <w:vAlign w:val="center"/>
          </w:tcPr>
          <w:p w14:paraId="3804AFB5" w14:textId="77777777" w:rsidR="007B69C5" w:rsidRPr="007B69C5" w:rsidRDefault="007B69C5" w:rsidP="00A47E92">
            <w:pPr>
              <w:spacing w:after="160" w:line="259" w:lineRule="auto"/>
              <w:jc w:val="right"/>
              <w:rPr>
                <w:b/>
                <w:bCs/>
              </w:rPr>
            </w:pPr>
            <w:r w:rsidRPr="007B69C5">
              <w:rPr>
                <w:b/>
                <w:bCs/>
              </w:rPr>
              <w:t>3.</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26D572AB" w14:textId="77777777" w:rsidR="007B69C5" w:rsidRPr="007B69C5" w:rsidRDefault="007B69C5" w:rsidP="00A47E92">
            <w:pPr>
              <w:spacing w:after="160" w:line="259" w:lineRule="auto"/>
              <w:jc w:val="center"/>
              <w:rPr>
                <w:b/>
                <w:bCs/>
              </w:rPr>
            </w:pPr>
            <w:r w:rsidRPr="007B69C5">
              <w:rPr>
                <w:b/>
                <w:bCs/>
              </w:rPr>
              <w:t>exports</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59CE1A3" w14:textId="77777777" w:rsidR="007B69C5" w:rsidRPr="007B69C5" w:rsidRDefault="007B69C5" w:rsidP="00A03348">
            <w:pPr>
              <w:spacing w:after="160" w:line="259" w:lineRule="auto"/>
              <w:rPr>
                <w:i/>
                <w:iCs/>
              </w:rPr>
            </w:pPr>
            <w:r w:rsidRPr="007B69C5">
              <w:rPr>
                <w:i/>
                <w:iCs/>
              </w:rPr>
              <w:t xml:space="preserve">Exportaciones de bienes y servicios per cápita. </w:t>
            </w:r>
          </w:p>
        </w:tc>
        <w:tc>
          <w:tcPr>
            <w:tcW w:w="2410" w:type="dxa"/>
            <w:tcBorders>
              <w:top w:val="single" w:sz="4" w:space="0" w:color="auto"/>
              <w:left w:val="single" w:sz="4" w:space="0" w:color="auto"/>
              <w:bottom w:val="single" w:sz="4" w:space="0" w:color="auto"/>
              <w:right w:val="single" w:sz="4" w:space="0" w:color="auto"/>
            </w:tcBorders>
            <w:vAlign w:val="center"/>
          </w:tcPr>
          <w:p w14:paraId="4E890A0C" w14:textId="77777777" w:rsidR="007B69C5" w:rsidRPr="007B69C5" w:rsidRDefault="007B69C5" w:rsidP="00A03348">
            <w:pPr>
              <w:spacing w:after="160" w:line="259" w:lineRule="auto"/>
            </w:pPr>
            <w:r w:rsidRPr="007B69C5">
              <w:t>Dado como porcentaje del PIB per cápita (gdpp)</w:t>
            </w:r>
          </w:p>
        </w:tc>
      </w:tr>
      <w:tr w:rsidR="007B69C5" w:rsidRPr="007B69C5" w14:paraId="678E2A2C" w14:textId="77777777" w:rsidTr="007B69C5">
        <w:trPr>
          <w:trHeight w:val="591"/>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9DA291E" w14:textId="77777777" w:rsidR="007B69C5" w:rsidRPr="007B69C5" w:rsidRDefault="007B69C5" w:rsidP="00A47E92">
            <w:pPr>
              <w:spacing w:after="160" w:line="259" w:lineRule="auto"/>
              <w:jc w:val="right"/>
              <w:rPr>
                <w:b/>
                <w:bCs/>
              </w:rPr>
            </w:pPr>
            <w:r w:rsidRPr="007B69C5">
              <w:rPr>
                <w:b/>
                <w:bCs/>
              </w:rPr>
              <w:t>4.</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7168502B" w14:textId="77777777" w:rsidR="007B69C5" w:rsidRPr="007B69C5" w:rsidRDefault="007B69C5" w:rsidP="00A47E92">
            <w:pPr>
              <w:spacing w:after="160" w:line="259" w:lineRule="auto"/>
              <w:jc w:val="center"/>
              <w:rPr>
                <w:b/>
                <w:bCs/>
              </w:rPr>
            </w:pPr>
            <w:r w:rsidRPr="007B69C5">
              <w:rPr>
                <w:b/>
                <w:bCs/>
              </w:rPr>
              <w:t>health</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9D86D84" w14:textId="77777777" w:rsidR="007B69C5" w:rsidRPr="007B69C5" w:rsidRDefault="007B69C5" w:rsidP="00A03348">
            <w:pPr>
              <w:spacing w:after="160" w:line="259" w:lineRule="auto"/>
              <w:rPr>
                <w:i/>
                <w:iCs/>
              </w:rPr>
            </w:pPr>
            <w:r w:rsidRPr="007B69C5">
              <w:rPr>
                <w:i/>
                <w:iCs/>
              </w:rPr>
              <w:t xml:space="preserve">Gasto total en salud per cápita. </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EEE5060" w14:textId="77777777" w:rsidR="007B69C5" w:rsidRPr="007B69C5" w:rsidRDefault="007B69C5" w:rsidP="00A03348">
            <w:pPr>
              <w:spacing w:after="160" w:line="259" w:lineRule="auto"/>
            </w:pPr>
            <w:r w:rsidRPr="007B69C5">
              <w:t>Dado como porcentaje del PIB per cápita (gdpp)</w:t>
            </w:r>
          </w:p>
        </w:tc>
      </w:tr>
      <w:tr w:rsidR="007B69C5" w:rsidRPr="007B69C5" w14:paraId="77ADC26C" w14:textId="77777777" w:rsidTr="007B69C5">
        <w:trPr>
          <w:trHeight w:val="527"/>
          <w:jc w:val="center"/>
        </w:trPr>
        <w:tc>
          <w:tcPr>
            <w:tcW w:w="498" w:type="dxa"/>
            <w:tcBorders>
              <w:top w:val="single" w:sz="4" w:space="0" w:color="auto"/>
              <w:left w:val="single" w:sz="4" w:space="0" w:color="auto"/>
              <w:bottom w:val="single" w:sz="4" w:space="0" w:color="auto"/>
              <w:right w:val="single" w:sz="4" w:space="0" w:color="auto"/>
            </w:tcBorders>
            <w:vAlign w:val="center"/>
          </w:tcPr>
          <w:p w14:paraId="53F4B5C5" w14:textId="77777777" w:rsidR="007B69C5" w:rsidRPr="007B69C5" w:rsidRDefault="007B69C5" w:rsidP="00A47E92">
            <w:pPr>
              <w:spacing w:after="160" w:line="259" w:lineRule="auto"/>
              <w:jc w:val="right"/>
              <w:rPr>
                <w:b/>
                <w:bCs/>
              </w:rPr>
            </w:pPr>
            <w:r w:rsidRPr="007B69C5">
              <w:rPr>
                <w:b/>
                <w:bCs/>
              </w:rPr>
              <w:t>5.</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DEE33F6" w14:textId="77777777" w:rsidR="007B69C5" w:rsidRPr="007B69C5" w:rsidRDefault="007B69C5" w:rsidP="00A47E92">
            <w:pPr>
              <w:spacing w:after="160" w:line="259" w:lineRule="auto"/>
              <w:jc w:val="center"/>
              <w:rPr>
                <w:b/>
                <w:bCs/>
              </w:rPr>
            </w:pPr>
            <w:r w:rsidRPr="007B69C5">
              <w:rPr>
                <w:b/>
                <w:bCs/>
              </w:rPr>
              <w:t>imports</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64C45B2" w14:textId="77777777" w:rsidR="007B69C5" w:rsidRPr="007B69C5" w:rsidRDefault="007B69C5" w:rsidP="00A03348">
            <w:pPr>
              <w:spacing w:after="160" w:line="259" w:lineRule="auto"/>
              <w:rPr>
                <w:i/>
                <w:iCs/>
              </w:rPr>
            </w:pPr>
            <w:r w:rsidRPr="007B69C5">
              <w:rPr>
                <w:i/>
                <w:iCs/>
              </w:rPr>
              <w:t xml:space="preserve">Importaciones de bienes y servicios per cápita. </w:t>
            </w:r>
          </w:p>
        </w:tc>
        <w:tc>
          <w:tcPr>
            <w:tcW w:w="2410" w:type="dxa"/>
            <w:tcBorders>
              <w:top w:val="single" w:sz="4" w:space="0" w:color="auto"/>
              <w:left w:val="single" w:sz="4" w:space="0" w:color="auto"/>
              <w:bottom w:val="single" w:sz="4" w:space="0" w:color="auto"/>
              <w:right w:val="single" w:sz="4" w:space="0" w:color="auto"/>
            </w:tcBorders>
            <w:vAlign w:val="center"/>
          </w:tcPr>
          <w:p w14:paraId="171ABC12" w14:textId="77777777" w:rsidR="007B69C5" w:rsidRPr="007B69C5" w:rsidRDefault="007B69C5" w:rsidP="00A03348">
            <w:pPr>
              <w:spacing w:after="160" w:line="259" w:lineRule="auto"/>
            </w:pPr>
            <w:r w:rsidRPr="007B69C5">
              <w:t>Dado como porcentaje del PIB per cápita (gdpp)</w:t>
            </w:r>
          </w:p>
        </w:tc>
      </w:tr>
      <w:tr w:rsidR="007B69C5" w:rsidRPr="007B69C5" w14:paraId="69F3F48A" w14:textId="77777777" w:rsidTr="007B69C5">
        <w:trPr>
          <w:trHeight w:val="1159"/>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00898CD" w14:textId="77777777" w:rsidR="007B69C5" w:rsidRPr="007B69C5" w:rsidRDefault="007B69C5" w:rsidP="00A47E92">
            <w:pPr>
              <w:spacing w:after="160" w:line="259" w:lineRule="auto"/>
              <w:jc w:val="right"/>
              <w:rPr>
                <w:b/>
                <w:bCs/>
              </w:rPr>
            </w:pPr>
            <w:r w:rsidRPr="007B69C5">
              <w:rPr>
                <w:b/>
                <w:bCs/>
              </w:rPr>
              <w:t>6.</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4DADC25" w14:textId="77777777" w:rsidR="007B69C5" w:rsidRPr="007B69C5" w:rsidRDefault="007B69C5" w:rsidP="00A47E92">
            <w:pPr>
              <w:spacing w:after="160" w:line="259" w:lineRule="auto"/>
              <w:jc w:val="center"/>
              <w:rPr>
                <w:b/>
                <w:bCs/>
              </w:rPr>
            </w:pPr>
            <w:r w:rsidRPr="007B69C5">
              <w:rPr>
                <w:b/>
                <w:bCs/>
              </w:rPr>
              <w:t>income</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1B3C51F5" w14:textId="77777777" w:rsidR="007B69C5" w:rsidRPr="007B69C5" w:rsidRDefault="007B69C5" w:rsidP="00A03348">
            <w:pPr>
              <w:spacing w:after="160" w:line="259" w:lineRule="auto"/>
              <w:rPr>
                <w:i/>
                <w:iCs/>
              </w:rPr>
            </w:pPr>
            <w:r w:rsidRPr="007B69C5">
              <w:rPr>
                <w:i/>
                <w:iCs/>
              </w:rPr>
              <w:t>Ingreso neto por persona. Normalmente, calculado como:</w:t>
            </w:r>
          </w:p>
          <w:p w14:paraId="7420E7A9" w14:textId="77777777" w:rsidR="007B69C5" w:rsidRPr="007B69C5" w:rsidRDefault="007B69C5" w:rsidP="00A03348">
            <w:pPr>
              <w:spacing w:after="160" w:line="259" w:lineRule="auto"/>
              <w:rPr>
                <w:i/>
                <w:iCs/>
              </w:rPr>
            </w:pPr>
            <w:r w:rsidRPr="007B69C5">
              <w:rPr>
                <w:i/>
                <w:iCs/>
              </w:rPr>
              <w:t xml:space="preserve">Ingreso Bruto - (Impuestos + Otras deducciones obligatorias). </w:t>
            </w:r>
          </w:p>
          <w:p w14:paraId="2D643F6C" w14:textId="78F7D2CA" w:rsidR="007B69C5" w:rsidRPr="007B69C5" w:rsidRDefault="007B69C5" w:rsidP="00A03348">
            <w:pPr>
              <w:spacing w:after="160" w:line="259" w:lineRule="auto"/>
              <w:rPr>
                <w:i/>
                <w:iCs/>
                <w:lang w:val="pt-BR"/>
              </w:rPr>
            </w:pPr>
            <w:r w:rsidRPr="007B69C5">
              <w:rPr>
                <w:i/>
                <w:iCs/>
              </w:rPr>
              <w:t xml:space="preserve">Es un reflejo del poder adquisitivo. </w:t>
            </w:r>
            <w:r w:rsidRPr="007B69C5">
              <w:rPr>
                <w:i/>
                <w:iCs/>
                <w:lang w:val="pt-BR"/>
              </w:rPr>
              <w:t>Nota: No se especifica temporalidad</w:t>
            </w:r>
            <w:r>
              <w:rPr>
                <w:i/>
                <w:iCs/>
                <w:lang w:val="pt-BR"/>
              </w:rPr>
              <w:t xml:space="preserve"> (supongo anual)</w:t>
            </w:r>
            <w:r w:rsidRPr="007B69C5">
              <w:rPr>
                <w:i/>
                <w:iCs/>
                <w:lang w:val="pt-BR"/>
              </w:rPr>
              <w:t>.</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79E1E3FA" w14:textId="77777777" w:rsidR="007B69C5" w:rsidRPr="007B69C5" w:rsidRDefault="007B69C5" w:rsidP="00A03348">
            <w:pPr>
              <w:spacing w:after="160" w:line="259" w:lineRule="auto"/>
            </w:pPr>
            <w:r w:rsidRPr="007B69C5">
              <w:t>Valor real</w:t>
            </w:r>
          </w:p>
        </w:tc>
      </w:tr>
      <w:tr w:rsidR="007B69C5" w:rsidRPr="007B69C5" w14:paraId="0D122429" w14:textId="77777777" w:rsidTr="007B69C5">
        <w:trPr>
          <w:trHeight w:val="697"/>
          <w:jc w:val="center"/>
        </w:trPr>
        <w:tc>
          <w:tcPr>
            <w:tcW w:w="498" w:type="dxa"/>
            <w:tcBorders>
              <w:top w:val="single" w:sz="4" w:space="0" w:color="auto"/>
              <w:left w:val="single" w:sz="4" w:space="0" w:color="auto"/>
              <w:bottom w:val="single" w:sz="4" w:space="0" w:color="auto"/>
              <w:right w:val="single" w:sz="4" w:space="0" w:color="auto"/>
            </w:tcBorders>
            <w:vAlign w:val="center"/>
          </w:tcPr>
          <w:p w14:paraId="4EF942C0" w14:textId="77777777" w:rsidR="007B69C5" w:rsidRPr="007B69C5" w:rsidRDefault="007B69C5" w:rsidP="00A47E92">
            <w:pPr>
              <w:spacing w:after="160" w:line="259" w:lineRule="auto"/>
              <w:jc w:val="right"/>
              <w:rPr>
                <w:b/>
                <w:bCs/>
              </w:rPr>
            </w:pPr>
            <w:r w:rsidRPr="007B69C5">
              <w:rPr>
                <w:b/>
                <w:bCs/>
              </w:rPr>
              <w:t>7.</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4B8299D0" w14:textId="77777777" w:rsidR="007B69C5" w:rsidRPr="007B69C5" w:rsidRDefault="007B69C5" w:rsidP="00A47E92">
            <w:pPr>
              <w:spacing w:after="160" w:line="259" w:lineRule="auto"/>
              <w:jc w:val="center"/>
              <w:rPr>
                <w:b/>
                <w:bCs/>
              </w:rPr>
            </w:pPr>
            <w:r w:rsidRPr="007B69C5">
              <w:rPr>
                <w:b/>
                <w:bCs/>
              </w:rPr>
              <w:t>inflation</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6C53A723" w14:textId="77777777" w:rsidR="007B69C5" w:rsidRPr="007B69C5" w:rsidRDefault="007B69C5" w:rsidP="00A03348">
            <w:pPr>
              <w:spacing w:after="160" w:line="259" w:lineRule="auto"/>
              <w:rPr>
                <w:i/>
                <w:iCs/>
              </w:rPr>
            </w:pPr>
            <w:r w:rsidRPr="007B69C5">
              <w:rPr>
                <w:i/>
                <w:iCs/>
              </w:rPr>
              <w:t>Medición de la tasa de crecimiento anual del PIB total.</w:t>
            </w:r>
          </w:p>
        </w:tc>
        <w:tc>
          <w:tcPr>
            <w:tcW w:w="2410" w:type="dxa"/>
            <w:tcBorders>
              <w:top w:val="single" w:sz="4" w:space="0" w:color="auto"/>
              <w:left w:val="single" w:sz="4" w:space="0" w:color="auto"/>
              <w:bottom w:val="single" w:sz="4" w:space="0" w:color="auto"/>
              <w:right w:val="single" w:sz="4" w:space="0" w:color="auto"/>
            </w:tcBorders>
            <w:vAlign w:val="center"/>
          </w:tcPr>
          <w:p w14:paraId="603FDD1A" w14:textId="77777777" w:rsidR="007B69C5" w:rsidRPr="007B69C5" w:rsidRDefault="007B69C5" w:rsidP="00A03348">
            <w:pPr>
              <w:spacing w:after="160" w:line="259" w:lineRule="auto"/>
            </w:pPr>
            <w:r w:rsidRPr="007B69C5">
              <w:t>Porcentaje</w:t>
            </w:r>
          </w:p>
        </w:tc>
      </w:tr>
      <w:tr w:rsidR="007B69C5" w:rsidRPr="007B69C5" w14:paraId="145A75C9" w14:textId="77777777" w:rsidTr="007B69C5">
        <w:trPr>
          <w:trHeight w:val="849"/>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C01FA16" w14:textId="77777777" w:rsidR="007B69C5" w:rsidRPr="007B69C5" w:rsidRDefault="007B69C5" w:rsidP="00A47E92">
            <w:pPr>
              <w:spacing w:after="160" w:line="259" w:lineRule="auto"/>
              <w:jc w:val="right"/>
              <w:rPr>
                <w:b/>
                <w:bCs/>
              </w:rPr>
            </w:pPr>
            <w:r w:rsidRPr="007B69C5">
              <w:rPr>
                <w:b/>
                <w:bCs/>
              </w:rPr>
              <w:t>8.</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42E3D284" w14:textId="77777777" w:rsidR="007B69C5" w:rsidRPr="007B69C5" w:rsidRDefault="007B69C5" w:rsidP="00A47E92">
            <w:pPr>
              <w:spacing w:after="160" w:line="259" w:lineRule="auto"/>
              <w:jc w:val="center"/>
              <w:rPr>
                <w:b/>
                <w:bCs/>
              </w:rPr>
            </w:pPr>
            <w:r w:rsidRPr="007B69C5">
              <w:rPr>
                <w:b/>
                <w:bCs/>
              </w:rPr>
              <w:t>life_expec</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90FF875" w14:textId="77777777" w:rsidR="007B69C5" w:rsidRPr="007B69C5" w:rsidRDefault="007B69C5" w:rsidP="00A03348">
            <w:pPr>
              <w:spacing w:after="160" w:line="259" w:lineRule="auto"/>
              <w:rPr>
                <w:i/>
                <w:iCs/>
              </w:rPr>
            </w:pPr>
            <w:r w:rsidRPr="007B69C5">
              <w:rPr>
                <w:i/>
                <w:iCs/>
              </w:rPr>
              <w:t>Promedio de años que viviría un recién nacido si los patrones actuales de mortalidad permanecieran constantes.</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34BB6690" w14:textId="77777777" w:rsidR="007B69C5" w:rsidRPr="007B69C5" w:rsidRDefault="007B69C5" w:rsidP="00A03348">
            <w:pPr>
              <w:spacing w:after="160" w:line="259" w:lineRule="auto"/>
            </w:pPr>
            <w:r w:rsidRPr="007B69C5">
              <w:t>Valor real</w:t>
            </w:r>
          </w:p>
        </w:tc>
      </w:tr>
      <w:tr w:rsidR="007B69C5" w:rsidRPr="007B69C5" w14:paraId="67DB5236" w14:textId="77777777" w:rsidTr="007B69C5">
        <w:trPr>
          <w:trHeight w:val="847"/>
          <w:jc w:val="center"/>
        </w:trPr>
        <w:tc>
          <w:tcPr>
            <w:tcW w:w="498" w:type="dxa"/>
            <w:tcBorders>
              <w:top w:val="single" w:sz="4" w:space="0" w:color="auto"/>
              <w:left w:val="single" w:sz="4" w:space="0" w:color="auto"/>
              <w:bottom w:val="single" w:sz="4" w:space="0" w:color="auto"/>
              <w:right w:val="single" w:sz="4" w:space="0" w:color="auto"/>
            </w:tcBorders>
            <w:vAlign w:val="center"/>
          </w:tcPr>
          <w:p w14:paraId="6D6560D4" w14:textId="77777777" w:rsidR="007B69C5" w:rsidRPr="007B69C5" w:rsidRDefault="007B69C5" w:rsidP="00A47E92">
            <w:pPr>
              <w:spacing w:after="160" w:line="259" w:lineRule="auto"/>
              <w:jc w:val="right"/>
              <w:rPr>
                <w:b/>
                <w:bCs/>
              </w:rPr>
            </w:pPr>
            <w:r w:rsidRPr="007B69C5">
              <w:rPr>
                <w:b/>
                <w:bCs/>
              </w:rPr>
              <w:t>9.</w:t>
            </w:r>
          </w:p>
        </w:tc>
        <w:tc>
          <w:tcPr>
            <w:tcW w:w="1214" w:type="dxa"/>
            <w:tcBorders>
              <w:top w:val="single" w:sz="4" w:space="0" w:color="auto"/>
              <w:left w:val="single" w:sz="4" w:space="0" w:color="auto"/>
              <w:bottom w:val="single" w:sz="4" w:space="0" w:color="auto"/>
              <w:right w:val="single" w:sz="4" w:space="0" w:color="auto"/>
            </w:tcBorders>
            <w:noWrap/>
            <w:vAlign w:val="center"/>
            <w:hideMark/>
          </w:tcPr>
          <w:p w14:paraId="6540A9C9" w14:textId="77777777" w:rsidR="007B69C5" w:rsidRPr="007B69C5" w:rsidRDefault="007B69C5" w:rsidP="00A47E92">
            <w:pPr>
              <w:spacing w:after="160" w:line="259" w:lineRule="auto"/>
              <w:jc w:val="center"/>
              <w:rPr>
                <w:b/>
                <w:bCs/>
              </w:rPr>
            </w:pPr>
            <w:r w:rsidRPr="007B69C5">
              <w:rPr>
                <w:b/>
                <w:bCs/>
              </w:rPr>
              <w:t>total_fer</w:t>
            </w:r>
          </w:p>
        </w:tc>
        <w:tc>
          <w:tcPr>
            <w:tcW w:w="4234" w:type="dxa"/>
            <w:tcBorders>
              <w:top w:val="single" w:sz="4" w:space="0" w:color="auto"/>
              <w:left w:val="single" w:sz="4" w:space="0" w:color="auto"/>
              <w:bottom w:val="single" w:sz="4" w:space="0" w:color="auto"/>
              <w:right w:val="single" w:sz="4" w:space="0" w:color="auto"/>
            </w:tcBorders>
            <w:noWrap/>
            <w:vAlign w:val="center"/>
            <w:hideMark/>
          </w:tcPr>
          <w:p w14:paraId="7CBE7F20" w14:textId="77777777" w:rsidR="007B69C5" w:rsidRPr="007B69C5" w:rsidRDefault="007B69C5" w:rsidP="00A03348">
            <w:pPr>
              <w:spacing w:after="160" w:line="259" w:lineRule="auto"/>
              <w:rPr>
                <w:i/>
                <w:iCs/>
              </w:rPr>
            </w:pPr>
            <w:r w:rsidRPr="007B69C5">
              <w:rPr>
                <w:i/>
                <w:iCs/>
              </w:rPr>
              <w:t>Número de hijos que nacerían por mujer si las tasas actuales de fertilidad por edad permanecieran constantes</w:t>
            </w:r>
          </w:p>
        </w:tc>
        <w:tc>
          <w:tcPr>
            <w:tcW w:w="2410" w:type="dxa"/>
            <w:tcBorders>
              <w:top w:val="single" w:sz="4" w:space="0" w:color="auto"/>
              <w:left w:val="single" w:sz="4" w:space="0" w:color="auto"/>
              <w:bottom w:val="single" w:sz="4" w:space="0" w:color="auto"/>
              <w:right w:val="single" w:sz="4" w:space="0" w:color="auto"/>
            </w:tcBorders>
            <w:vAlign w:val="center"/>
          </w:tcPr>
          <w:p w14:paraId="331FD92D" w14:textId="77777777" w:rsidR="007B69C5" w:rsidRPr="007B69C5" w:rsidRDefault="007B69C5" w:rsidP="00A03348">
            <w:pPr>
              <w:spacing w:after="160" w:line="259" w:lineRule="auto"/>
            </w:pPr>
            <w:r w:rsidRPr="007B69C5">
              <w:t>Valor real</w:t>
            </w:r>
          </w:p>
        </w:tc>
      </w:tr>
      <w:tr w:rsidR="007B69C5" w:rsidRPr="007B69C5" w14:paraId="3E813420" w14:textId="77777777" w:rsidTr="007B69C5">
        <w:trPr>
          <w:trHeight w:val="1115"/>
          <w:jc w:val="center"/>
        </w:trPr>
        <w:tc>
          <w:tcPr>
            <w:tcW w:w="49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63EDCAAA" w14:textId="77777777" w:rsidR="007B69C5" w:rsidRPr="007B69C5" w:rsidRDefault="007B69C5" w:rsidP="00A47E92">
            <w:pPr>
              <w:spacing w:after="160" w:line="259" w:lineRule="auto"/>
              <w:jc w:val="right"/>
              <w:rPr>
                <w:b/>
                <w:bCs/>
              </w:rPr>
            </w:pPr>
            <w:r w:rsidRPr="007B69C5">
              <w:rPr>
                <w:b/>
                <w:bCs/>
              </w:rPr>
              <w:t>10.</w:t>
            </w:r>
          </w:p>
        </w:tc>
        <w:tc>
          <w:tcPr>
            <w:tcW w:w="121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3484CEEC" w14:textId="77777777" w:rsidR="007B69C5" w:rsidRPr="007B69C5" w:rsidRDefault="007B69C5" w:rsidP="00A47E92">
            <w:pPr>
              <w:spacing w:after="160" w:line="259" w:lineRule="auto"/>
              <w:jc w:val="center"/>
              <w:rPr>
                <w:b/>
                <w:bCs/>
              </w:rPr>
            </w:pPr>
            <w:r w:rsidRPr="007B69C5">
              <w:rPr>
                <w:b/>
                <w:bCs/>
              </w:rPr>
              <w:t>gdpp</w:t>
            </w:r>
          </w:p>
        </w:tc>
        <w:tc>
          <w:tcPr>
            <w:tcW w:w="4234" w:type="dxa"/>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6603148A" w14:textId="77777777" w:rsidR="007B69C5" w:rsidRPr="007B69C5" w:rsidRDefault="007B69C5" w:rsidP="00A03348">
            <w:pPr>
              <w:spacing w:after="160" w:line="259" w:lineRule="auto"/>
              <w:rPr>
                <w:i/>
                <w:iCs/>
              </w:rPr>
            </w:pPr>
            <w:r w:rsidRPr="007B69C5">
              <w:rPr>
                <w:i/>
                <w:iCs/>
              </w:rPr>
              <w:t>PIB per cápita. Mide el valor total de bienes y servicios producidos por un país en un año determinado, dividido por su población total. Da una idea de la producción económica general y el nivel de vida de un país.</w:t>
            </w:r>
          </w:p>
        </w:tc>
        <w:tc>
          <w:tcPr>
            <w:tcW w:w="2410"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1F37E60D" w14:textId="77777777" w:rsidR="007B69C5" w:rsidRPr="007B69C5" w:rsidRDefault="007B69C5" w:rsidP="00A03348">
            <w:pPr>
              <w:spacing w:after="160" w:line="259" w:lineRule="auto"/>
            </w:pPr>
            <w:r w:rsidRPr="007B69C5">
              <w:t>Calculado como el PIB total dividido por la población total</w:t>
            </w:r>
          </w:p>
        </w:tc>
      </w:tr>
      <w:tr w:rsidR="007B69C5" w:rsidRPr="007B69C5" w14:paraId="4F96C607" w14:textId="77777777" w:rsidTr="007B69C5">
        <w:trPr>
          <w:trHeight w:val="421"/>
          <w:jc w:val="center"/>
        </w:trPr>
        <w:tc>
          <w:tcPr>
            <w:tcW w:w="8356" w:type="dxa"/>
            <w:gridSpan w:val="4"/>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B97A53" w14:textId="77777777" w:rsidR="007B69C5" w:rsidRPr="007B69C5" w:rsidRDefault="007B69C5" w:rsidP="00A03348">
            <w:pPr>
              <w:spacing w:after="160" w:line="259" w:lineRule="auto"/>
            </w:pPr>
            <w:r w:rsidRPr="007B69C5">
              <w:t>*Nota: no se especifica moneda de cambio en variables económicas, supongo US$.</w:t>
            </w:r>
          </w:p>
        </w:tc>
      </w:tr>
      <w:bookmarkEnd w:id="0"/>
    </w:tbl>
    <w:p w14:paraId="26ED593A" w14:textId="7A84CA41" w:rsidR="007B69C5" w:rsidRDefault="007B69C5" w:rsidP="00215B25"/>
    <w:p w14:paraId="53501031" w14:textId="418A11AD" w:rsidR="007B69C5" w:rsidRDefault="007B69C5" w:rsidP="00215B25"/>
    <w:p w14:paraId="68D4E692" w14:textId="4A9E6F3E" w:rsidR="007B69C5" w:rsidRDefault="007B69C5" w:rsidP="00215B25"/>
    <w:p w14:paraId="3B1E6F32" w14:textId="5E4F5FF9" w:rsidR="007B69C5" w:rsidRDefault="007B69C5" w:rsidP="00215B25"/>
    <w:p w14:paraId="2A47D7D0" w14:textId="212F1251" w:rsidR="007B69C5" w:rsidRDefault="007B69C5" w:rsidP="00215B25"/>
    <w:p w14:paraId="25DE7968" w14:textId="47B155F0" w:rsidR="007B69C5" w:rsidRDefault="007B69C5" w:rsidP="00215B25"/>
    <w:p w14:paraId="61657335" w14:textId="3B2CB6BC" w:rsidR="00E04C90" w:rsidRDefault="00E04C90" w:rsidP="00215B25"/>
    <w:p w14:paraId="3D6B1B72" w14:textId="2BC4F0C4" w:rsidR="007B69C5" w:rsidRDefault="007B69C5" w:rsidP="00215B25"/>
    <w:p w14:paraId="3D554D78" w14:textId="0C89CC43" w:rsidR="007B69C5" w:rsidRDefault="007B69C5" w:rsidP="00215B25"/>
    <w:p w14:paraId="1D6DEDC0" w14:textId="77777777" w:rsidR="007B69C5" w:rsidRDefault="007B69C5" w:rsidP="00215B25"/>
    <w:p w14:paraId="365F3116" w14:textId="7CEAE5DD" w:rsidR="00E04C90" w:rsidRDefault="00E04C90" w:rsidP="00215B25"/>
    <w:p w14:paraId="5A815D6C" w14:textId="77777777" w:rsidR="00E04C90" w:rsidRPr="000A17AC" w:rsidRDefault="00E04C90" w:rsidP="00215B25"/>
    <w:p w14:paraId="18FF9E97" w14:textId="17A54606" w:rsidR="000A17AC" w:rsidRDefault="000A17AC" w:rsidP="000A17AC">
      <w:pPr>
        <w:spacing w:after="0" w:line="240" w:lineRule="auto"/>
        <w:rPr>
          <w:rFonts w:ascii="Times New Roman" w:eastAsia="Times New Roman" w:hAnsi="Times New Roman" w:cs="Times New Roman"/>
          <w:kern w:val="0"/>
          <w:sz w:val="24"/>
          <w:szCs w:val="24"/>
          <w:lang w:eastAsia="es-MX"/>
          <w14:ligatures w14:val="none"/>
        </w:rPr>
      </w:pPr>
    </w:p>
    <w:p w14:paraId="3A7C064F" w14:textId="0E951DED" w:rsidR="00E04C90" w:rsidRPr="00F30D9A" w:rsidRDefault="00F30D9A" w:rsidP="00F30D9A">
      <w:pPr>
        <w:pBdr>
          <w:bottom w:val="single" w:sz="4" w:space="1" w:color="auto"/>
        </w:pBdr>
        <w:spacing w:after="0" w:line="240" w:lineRule="auto"/>
        <w:rPr>
          <w:rFonts w:ascii="Times New Roman" w:eastAsia="Times New Roman" w:hAnsi="Times New Roman" w:cs="Times New Roman"/>
          <w:b/>
          <w:bCs/>
          <w:vanish/>
          <w:kern w:val="0"/>
          <w:sz w:val="24"/>
          <w:szCs w:val="24"/>
          <w:lang w:eastAsia="es-MX"/>
          <w14:ligatures w14:val="none"/>
        </w:rPr>
      </w:pPr>
      <w:r w:rsidRPr="00F30D9A">
        <w:rPr>
          <w:b/>
          <w:bCs/>
          <w:noProof/>
        </w:rPr>
        <w:t>Bibliografía</w:t>
      </w:r>
    </w:p>
    <w:p w14:paraId="568B247A"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F0C2A2B"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7C62101E"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2E55CAD"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0CE76741" w14:textId="77777777" w:rsidR="000A17AC" w:rsidRPr="000A17AC" w:rsidRDefault="000A17AC" w:rsidP="000A17AC">
      <w:pPr>
        <w:spacing w:after="0" w:line="240" w:lineRule="auto"/>
        <w:rPr>
          <w:rFonts w:ascii="Times New Roman" w:eastAsia="Times New Roman" w:hAnsi="Times New Roman" w:cs="Times New Roman"/>
          <w:vanish/>
          <w:kern w:val="0"/>
          <w:sz w:val="24"/>
          <w:szCs w:val="24"/>
          <w:lang w:eastAsia="es-MX"/>
          <w14:ligatures w14:val="none"/>
        </w:rPr>
      </w:pPr>
    </w:p>
    <w:p w14:paraId="5F1A6DAA" w14:textId="77777777" w:rsidR="000A17AC" w:rsidRPr="000A17AC" w:rsidRDefault="000A17AC" w:rsidP="00215B25"/>
    <w:p w14:paraId="2C2DDF0F" w14:textId="76D2FDCA" w:rsidR="00851250" w:rsidRPr="000A17AC" w:rsidRDefault="00851250" w:rsidP="00215B25"/>
    <w:p w14:paraId="175F2931" w14:textId="63E44ECA" w:rsidR="00851250" w:rsidRDefault="00851250" w:rsidP="00215B25">
      <w:r w:rsidRPr="00851250">
        <w:rPr>
          <w:lang w:val="en-US"/>
        </w:rPr>
        <w:t>EDA</w:t>
      </w:r>
      <w:r>
        <w:fldChar w:fldCharType="begin"/>
      </w:r>
      <w:r w:rsidR="000D512F">
        <w:rPr>
          <w:lang w:val="en-US"/>
        </w:rPr>
        <w:instrText xml:space="preserve"> ADDIN ZOTERO_ITEM CSL_CITATION {"citationID":"hCfhBQZx","properties":{"formattedCitation":"(Elgabry, 2019)","plainCitation":"(Elgabry, 2019)","noteIndex":0},"citationItems":[{"id":4820,"uris":["http://zotero.org/users/10062113/items/2GC8FI4V"],"itemData":{"id":4820,"type":"webpage","abstract":"When the data is spewing garbage","container-title":"Medium","language":"en","title":"The Ultimate Guide to Data Cleaning","URL":"https://towardsdatascience.com/the-ultimate-guide-to-data-cleaning-3969843991d4","author":[{"family":"Elgabry","given":"Omar"}],"accessed":{"date-parts":[["2024",9,6]]},"issued":{"date-parts":[["2019",3,2]]}}}],"schema":"https://github.com/citation-style-language/schema/raw/master/csl-citation.json"} </w:instrText>
      </w:r>
      <w:r>
        <w:fldChar w:fldCharType="separate"/>
      </w:r>
      <w:r w:rsidR="000D512F" w:rsidRPr="000D512F">
        <w:rPr>
          <w:rFonts w:ascii="Calibri" w:hAnsi="Calibri" w:cs="Calibri"/>
          <w:lang w:val="en-US"/>
        </w:rPr>
        <w:t>(Elgabry, 2019)</w:t>
      </w:r>
      <w:r>
        <w:fldChar w:fldCharType="end"/>
      </w:r>
    </w:p>
    <w:p w14:paraId="48AF9A50" w14:textId="0FCD86FD" w:rsidR="000D512F" w:rsidRDefault="000D512F" w:rsidP="00215B25">
      <w:pPr>
        <w:rPr>
          <w:lang w:val="en-US"/>
        </w:rPr>
      </w:pPr>
      <w:r>
        <w:rPr>
          <w:lang w:val="en-US"/>
        </w:rPr>
        <w:fldChar w:fldCharType="begin"/>
      </w:r>
      <w:r w:rsidR="00BA402C">
        <w:rPr>
          <w:lang w:val="en-US"/>
        </w:rPr>
        <w:instrText xml:space="preserve"> ADDIN ZOTERO_ITEM CSL_CITATION {"citationID":"mKGBVtmJ","properties":{"formattedCitation":"(Greenacre et al., 2022; StatisticalSongs, 2011)","plainCitation":"(Greenacre et al., 2022; StatisticalSongs, 2011)","noteIndex":0},"citationItems":[{"id":4856,"uris":["http://zotero.org/users/10062113/items/JD32CTLT"],"itemData":{"id":4856,"type":"article-journal","abstract":"Principal component analysis is a versatile statistical method for reducing a cases-by-variables data table to its essential features, called principal components. Principal components are a few linear combinations of the original variables that maximally explain the variance of all the variables. In the process, the method provides an approximation of the original data table using only these few major components. This Primer presents a comprehensive review of the method’s definition and geometry, as well as the interpretation of its numerical and graphical results. The main graphical result is often in the form of a biplot, using the major components to map the cases and adding the original variables to support the distance interpretation of the cases’ positions. Variants of the method are also treated, such as the analysis of grouped data, as well as the analysis of categorical data, known as correspondence analysis. Also described and illustrated are the latest innovative applications of principal component analysis: for estimating missing values in huge data matrices, sparse component estimation, and the analysis of images, shapes and functions. Supplementary material includes video animations and computer scripts in the R environment.","container-title":"Nature Reviews Methods Primers","DOI":"10.1038/s43586-022-00184-w","ISSN":"2662-8449","issue":"1","journalAbbreviation":"Nat Rev Methods Primers","language":"en","license":"2022 Springer Nature Limited","note":"publisher: Nature Publishing Group","page":"1-21","source":"www.nature.com","title":"Principal component analysis","volume":"2","author":[{"family":"Greenacre","given":"Michael"},{"family":"Groenen","given":"Patrick J. F."},{"family":"Hastie","given":"Trevor"},{"family":"D’Enza","given":"Alfonso Iodice"},{"family":"Markos","given":"Angelos"},{"family":"Tuzhilina","given":"Elena"}],"issued":{"date-parts":[["2022",12,22]]}}},{"id":4859,"uris":["http://zotero.org/users/10062113/items/Y4MZGDY6"],"itemData":{"id":4859,"type":"motion_picture","abstract":"\"It had to be U  (U D transpose V)\" is a song explaining the mathematics of the singular value decomposition (SVD), one of the most useful results in matrix algebra, and one which has a vast range of practical applications.  It is sung by Gurdeep Stephens, accompanied on the piano by Lisa Olive.  Lyrics and animations by Michael Greenacre.","dimensions":"03:48","source":"YouTube","title":"It had to be U  -  the SVD song","URL":"https://www.youtube.com/watch?v=JEYLfIVvR9I","director":[{"literal":"StatisticalSongs"}],"accessed":{"date-parts":[["2024",9,30]]},"issued":{"date-parts":[["2011",6,26]]}}}],"schema":"https://github.com/citation-style-language/schema/raw/master/csl-citation.json"} </w:instrText>
      </w:r>
      <w:r>
        <w:rPr>
          <w:lang w:val="en-US"/>
        </w:rPr>
        <w:fldChar w:fldCharType="separate"/>
      </w:r>
      <w:r w:rsidR="00BA402C" w:rsidRPr="00BA402C">
        <w:rPr>
          <w:rFonts w:ascii="Calibri" w:hAnsi="Calibri" w:cs="Calibri"/>
          <w:lang w:val="en-US"/>
        </w:rPr>
        <w:t>(Greenacre et al., 2022; StatisticalSongs, 2011)</w:t>
      </w:r>
      <w:r>
        <w:rPr>
          <w:lang w:val="en-US"/>
        </w:rPr>
        <w:fldChar w:fldCharType="end"/>
      </w:r>
    </w:p>
    <w:p w14:paraId="00E12F82" w14:textId="236FAE1A" w:rsidR="00045606" w:rsidRDefault="00045606" w:rsidP="00215B25">
      <w:pPr>
        <w:rPr>
          <w:lang w:val="en-US"/>
        </w:rPr>
      </w:pPr>
      <w:r>
        <w:rPr>
          <w:lang w:val="en-US"/>
        </w:rPr>
        <w:fldChar w:fldCharType="begin"/>
      </w:r>
      <w:r>
        <w:rPr>
          <w:lang w:val="en-US"/>
        </w:rPr>
        <w:instrText xml:space="preserve"> ADDIN ZOTERO_ITEM CSL_CITATION {"citationID":"0j02QZCj","properties":{"formattedCitation":"(StatQuest with Josh Starmer, 2018)","plainCitation":"(StatQuest with Josh Starmer, 2018)","noteIndex":0},"citationItems":[{"id":4857,"uris":["http://zotero.org/users/10062113/items/JJUJZZYY"],"itemData":{"id":4857,"type":"motion_picture","abstract":"Principal Component Analysis, is one of the most useful data analysis and machine learning methods out there. It can be used to identify patterns in highly complex datasets and it can tell you what variables in your data are the most important. Lastly, it can tell you how accurate your new understanding of the data actually is.\n\nIn this video, I go one step at a time through PCA, and the method used to solve it, Singular Value Decomposition. I take it nice and slowly so that the simplicity of the method is revealed and clearly explained.\n\nIf you are interested in doing PCA in R see:    • StatQuest: PCA in R  \n\nIf you are interested in learning more about how to determine the number of principal components, see:    • StatQuest: PCA - Practical Tips  \n\nFor a complete index of all the StatQuest videos, check out:\nhttps://statquest.org/video-index/\n\nIf you'd like to support StatQuest, please consider...\n\nBuying The StatQuest Illustrated Guide to Machine Learning!!!\nPDF - https://statquest.gumroad.com/l/wvtmc\nPaperback - https://www.amazon.com/dp/B09ZCKR4H6\nKindle eBook - https://www.amazon.com/dp/B09ZG79HXC\n\nPatreon:   / statquest  \n...or...\nYouTube Membership:    / @statquest  \n\n...a cool StatQuest t-shirt or sweatshirt: \nhttps://shop.spreadshirt.com/statques...\n\n...buying one or two of my songs (or go large and get a whole album!)\nhttps://joshuastarmer.bandcamp.com/\n\n...or just donating to StatQuest!\nhttps://www.paypal.me/statquest\n\nLastly, if you want to keep up with me as I research and create new StatQuests, follow me on twitter:\n  / joshuastarmer  \n\n0:00 Awesome song and introduction\n0:30 Conceptual motivation for PCA\n3:23 PCA worked out for 2-Dimensional data\n5:03 Finding PC1\n12:08 Singular vector/value, Eigenvector/value and loading scores defined\n12:56 Finding PC2\n14:14 Drawing the PCA graph\n15:03 Calculating percent variation for each PC and scree plot\n16:30 PCA worked out for 3-Dimensional data\n\n#statquest #PCA #ML","dimensions":"21:58","source":"YouTube","title":"StatQuest: Principal Component Analysis (PCA), Step-by-Step","title-short":"StatQuest","URL":"https://www.youtube.com/watch?v=FgakZw6K1QQ","director":[{"literal":"StatQuest with Josh Starmer"}],"accessed":{"date-parts":[["2024",9,30]]},"issued":{"date-parts":[["2018",4,2]]}}}],"schema":"https://github.com/citation-style-language/schema/raw/master/csl-citation.json"} </w:instrText>
      </w:r>
      <w:r>
        <w:rPr>
          <w:lang w:val="en-US"/>
        </w:rPr>
        <w:fldChar w:fldCharType="separate"/>
      </w:r>
      <w:r w:rsidRPr="00045606">
        <w:rPr>
          <w:rFonts w:ascii="Calibri" w:hAnsi="Calibri" w:cs="Calibri"/>
          <w:lang w:val="en-US"/>
        </w:rPr>
        <w:t>(StatQuest with Josh Starmer, 2018)</w:t>
      </w:r>
      <w:r>
        <w:rPr>
          <w:lang w:val="en-US"/>
        </w:rPr>
        <w:fldChar w:fldCharType="end"/>
      </w:r>
    </w:p>
    <w:p w14:paraId="0E76D00C" w14:textId="2DBF5B7F" w:rsidR="00045606" w:rsidRDefault="00045606" w:rsidP="00215B25">
      <w:pPr>
        <w:rPr>
          <w:lang w:val="en-US"/>
        </w:rPr>
      </w:pPr>
      <w:r>
        <w:rPr>
          <w:lang w:val="en-US"/>
        </w:rPr>
        <w:fldChar w:fldCharType="begin"/>
      </w:r>
      <w:r>
        <w:rPr>
          <w:lang w:val="en-US"/>
        </w:rPr>
        <w:instrText xml:space="preserve"> ADDIN ZOTERO_ITEM CSL_CITATION {"citationID":"TrToP4vr","properties":{"formattedCitation":"(IBM Technology, 2024)","plainCitation":"(IBM Technology, 2024)","noteIndex":0},"citationItems":[{"id":4858,"uris":["http://zotero.org/users/10062113/items/6TSHGF6C"],"itemData":{"id":4858,"type":"motion_picture","abstract":"Fit for purpose data store for AI workloads → https://ibm.biz/BdmLTX\n\nDiscover how Principal Component Analysis (PCA) can simplify complex data sets and improve your machine learning models. In this video, we break down PCA, a powerful technique for reducing data dimensions while retaining crucial information. Learn how PCA helps in risk management, data visualization, and noise filtering, and see real-world examples of its applications in finance and healthcare. Whether you're a data scientist or a machine learning enthusiast, this guide will help you understand and apply PCA effectively.\n\nAI news moves fast. Sign up for a monthly newsletter for AI updates from IBM →  https://ibm.biz/BdmL37","dimensions":"08:49","source":"YouTube","title":"Principal Component Analysis (PCA) Explained: Simplify Complex Data for Machine Learning","title-short":"Principal Component Analysis (PCA) Explained","URL":"https://www.youtube.com/watch?v=ZgyY3JuGQY8","director":[{"literal":"IBM Technology"}],"accessed":{"date-parts":[["2024",9,30]]},"issued":{"date-parts":[["2024",6,10]]}}}],"schema":"https://github.com/citation-style-language/schema/raw/master/csl-citation.json"} </w:instrText>
      </w:r>
      <w:r>
        <w:rPr>
          <w:lang w:val="en-US"/>
        </w:rPr>
        <w:fldChar w:fldCharType="separate"/>
      </w:r>
      <w:r w:rsidRPr="00045606">
        <w:rPr>
          <w:rFonts w:ascii="Calibri" w:hAnsi="Calibri" w:cs="Calibri"/>
          <w:lang w:val="en-US"/>
        </w:rPr>
        <w:t>(IBM Technology, 2024)</w:t>
      </w:r>
      <w:r>
        <w:rPr>
          <w:lang w:val="en-US"/>
        </w:rPr>
        <w:fldChar w:fldCharType="end"/>
      </w:r>
    </w:p>
    <w:p w14:paraId="2125F5D9" w14:textId="182ABCA2" w:rsidR="00BA402C" w:rsidRDefault="00D92856" w:rsidP="00215B25">
      <w:pPr>
        <w:rPr>
          <w:lang w:val="en-US"/>
        </w:rPr>
      </w:pPr>
      <w:r>
        <w:rPr>
          <w:lang w:val="en-US"/>
        </w:rPr>
        <w:fldChar w:fldCharType="begin"/>
      </w:r>
      <w:r>
        <w:rPr>
          <w:lang w:val="en-US"/>
        </w:rPr>
        <w:instrText xml:space="preserve"> ADDIN ZOTERO_ITEM CSL_CITATION {"citationID":"bj0Lw5hd","properties":{"formattedCitation":"(StatQuest with Josh Starmer, 2022)","plainCitation":"(StatQuest with Josh Starmer, 2022)","noteIndex":0},"citationItems":[{"id":4870,"uris":["http://zotero.org/users/10062113/items/ZWEAW5FB"],"itemData":{"id":4870,"type":"motion_picture","abstract":"DBSCAN is a super useful clustering algorithm that can handle nested clusters with ease. This StatQuest shows you exactly how it works. BAM!\n\nFor a complete index of all the StatQuest videos, check out:\nhttps://statquest.org/video-index/\n\nIf you'd like to support StatQuest, please consider...\n\nBuying my book, The StatQuest Illustrated Guide to Machine Learning:\nPDF - https://statquest.gumroad.com/l/wvtmc\nPaperback - https://www.amazon.com/dp/B09ZCKR4H6\nKindle eBook - https://www.amazon.com/dp/B09ZG79HXC\n\nPatreon:   / statquest  \n...or...\nYouTube Membership:    / @statquest  \n\n...a cool StatQuest t-shirt or sweatshirt: \nhttps://shop.spreadshirt.com/statques...\n\n...buying one or two of my songs (or go large and get a whole album!)\nhttps://joshuastarmer.bandcamp.com/\n\n...or just donating to StatQuest!\nhttps://www.paypal.me/statquest\n\nLastly, if you want to keep up with me as I research and create new StatQuests, follow me on twitter:\n  / joshuastarmer  \n\n0:00 Awesome song and introduction\n1:01 The problems solved by DBSCAN\n3:00 How DBSCAN works\n8:12 How DBSCAN deals with ties\n\n#StatQuest #DBSCAN #Clustering","source":"YouTube","title":"Clustering with DBSCAN, Clearly Explained!!!","URL":"https://www.youtube.com/watch?v=RDZUdRSDOok","director":[{"literal":"StatQuest with Josh Starmer"}],"accessed":{"date-parts":[["2024",10,7]]},"issued":{"date-parts":[["2022",1,10]]}}}],"schema":"https://github.com/citation-style-language/schema/raw/master/csl-citation.json"} </w:instrText>
      </w:r>
      <w:r>
        <w:rPr>
          <w:lang w:val="en-US"/>
        </w:rPr>
        <w:fldChar w:fldCharType="separate"/>
      </w:r>
      <w:r w:rsidRPr="00D92856">
        <w:rPr>
          <w:rFonts w:ascii="Calibri" w:hAnsi="Calibri" w:cs="Calibri"/>
          <w:lang w:val="en-US"/>
        </w:rPr>
        <w:t>(StatQuest with Josh Starmer, 2022)</w:t>
      </w:r>
      <w:r>
        <w:rPr>
          <w:lang w:val="en-US"/>
        </w:rPr>
        <w:fldChar w:fldCharType="end"/>
      </w:r>
    </w:p>
    <w:p w14:paraId="3A933E76" w14:textId="58E3402D" w:rsidR="00CD6893" w:rsidRDefault="00CD6893" w:rsidP="00215B25">
      <w:pPr>
        <w:rPr>
          <w:lang w:val="en-US"/>
        </w:rPr>
      </w:pPr>
      <w:r>
        <w:rPr>
          <w:lang w:val="en-US"/>
        </w:rPr>
        <w:fldChar w:fldCharType="begin"/>
      </w:r>
      <w:r>
        <w:rPr>
          <w:lang w:val="en-US"/>
        </w:rPr>
        <w:instrText xml:space="preserve"> ADDIN ZOTERO_ITEM CSL_CITATION {"citationID":"lb7EUIX7","properties":{"formattedCitation":"(Sefidian, 2022)","plainCitation":"(Sefidian, 2022)","noteIndex":0},"citationItems":[{"id":4871,"uris":["http://zotero.org/users/10062113/items/UZ8SZ8RL"],"itemData":{"id":4871,"type":"post-weblog","abstract":"9 mins read Parameters are an important aspect of any data mining task since they have a specific impact on the algorithm’s behavior. […]","container-title":"Amir Masoud Sefidian - Sefidian Academy","language":"en-US","note":"section: Artificial Intelligence","title":"How to determine epsilon and MinPts parameters of DBSCAN clustering","URL":"https://www.sefidian.com/2022/12/18/how-to-determine-epsilon-and-minpts-parameters-of-dbscan-clustering/","author":[{"family":"Sefidian","given":"Amir Masoud"}],"accessed":{"date-parts":[["2024",10,7]]},"issued":{"date-parts":[["2022",12,18]]}}}],"schema":"https://github.com/citation-style-language/schema/raw/master/csl-citation.json"} </w:instrText>
      </w:r>
      <w:r>
        <w:rPr>
          <w:lang w:val="en-US"/>
        </w:rPr>
        <w:fldChar w:fldCharType="separate"/>
      </w:r>
      <w:r w:rsidRPr="00CD6893">
        <w:rPr>
          <w:rFonts w:ascii="Calibri" w:hAnsi="Calibri" w:cs="Calibri"/>
          <w:lang w:val="en-US"/>
        </w:rPr>
        <w:t>(Sefidian, 2022)</w:t>
      </w:r>
      <w:r>
        <w:rPr>
          <w:lang w:val="en-US"/>
        </w:rPr>
        <w:fldChar w:fldCharType="end"/>
      </w:r>
    </w:p>
    <w:p w14:paraId="5EC2D904" w14:textId="678A4A4D" w:rsidR="00D92856" w:rsidRPr="00F30D9A" w:rsidRDefault="00701235" w:rsidP="00215B25">
      <w:pPr>
        <w:rPr>
          <w:lang w:val="en-US"/>
        </w:rPr>
      </w:pPr>
      <w:r>
        <w:rPr>
          <w:lang w:val="en-US"/>
        </w:rPr>
        <w:fldChar w:fldCharType="begin"/>
      </w:r>
      <w:r w:rsidRPr="00F30D9A">
        <w:rPr>
          <w:lang w:val="en-US"/>
        </w:rPr>
        <w:instrText xml:space="preserve"> ADDIN ZOTERO_ITEM CSL_CITATION {"citationID":"w0oEeQfq","properties":{"formattedCitation":"(stataiml, 2024)","plainCitation":"(stataiml, 2024)","noteIndex":0},"citationItems":[{"id":4873,"uris":["http://zotero.org/users/10062113/items/D8SZLQSJ"],"itemData":{"id":4873,"type":"webpage","abstract":"Learn how to Choose Optimal Hyperparameters for DBSCAN","container-title":"stataiml","language":"en","note":"section: posts","title":"How to Choose Optimal Hyperparameters for DBSCAN","URL":"https://stataiml.com/posts/how_to_set_dbscan_paramter/","author":[{"family":"stataiml","given":""}],"accessed":{"date-parts":[["2024",10,7]]},"issued":{"date-parts":[["2024",4,4]]}}}],"schema":"https://github.com/citation-style-language/schema/raw/master/csl-citation.json"} </w:instrText>
      </w:r>
      <w:r>
        <w:rPr>
          <w:lang w:val="en-US"/>
        </w:rPr>
        <w:fldChar w:fldCharType="separate"/>
      </w:r>
      <w:r w:rsidRPr="00F30D9A">
        <w:rPr>
          <w:rFonts w:ascii="Calibri" w:hAnsi="Calibri" w:cs="Calibri"/>
          <w:lang w:val="en-US"/>
        </w:rPr>
        <w:t>(stataiml, 2024)</w:t>
      </w:r>
      <w:r>
        <w:rPr>
          <w:lang w:val="en-US"/>
        </w:rPr>
        <w:fldChar w:fldCharType="end"/>
      </w:r>
    </w:p>
    <w:p w14:paraId="3F516761" w14:textId="2C3ACE6A" w:rsidR="00B376EE" w:rsidRPr="00F30D9A" w:rsidRDefault="00B376EE" w:rsidP="00215B25">
      <w:pPr>
        <w:rPr>
          <w:lang w:val="en-US"/>
        </w:rPr>
      </w:pPr>
      <w:r>
        <w:rPr>
          <w:lang w:val="en-US"/>
        </w:rPr>
        <w:fldChar w:fldCharType="begin"/>
      </w:r>
      <w:r w:rsidRPr="00F30D9A">
        <w:rPr>
          <w:lang w:val="en-US"/>
        </w:rPr>
        <w:instrText xml:space="preserve"> ADDIN ZOTERO_ITEM CSL_CITATION {"citationID":"Syhh1pNi","properties":{"formattedCitation":"(Kassambara, 2018)","plainCitation":"(Kassambara, 2018)","noteIndex":0},"citationItems":[{"id":4875,"uris":["http://zotero.org/users/10062113/items/5WJIPQM8"],"itemData":{"id":4875,"type":"post-weblog","abstract":"In this article, we start by describing the agglomerative clustering algorithms. Next, we provide R lab sections with many examples for computing and visualizing hierarchical clustering. We continue by explaining how to interpret dendrogram. Finally, we provide R codes for cutting dendrograms into groups.","container-title":"Datanovia","language":"en-US","title":"Agglomerative Hierarchical Clustering","URL":"https://www.datanovia.com/en/lessons/agglomerative-hierarchical-clustering/","author":[{"family":"Kassambara","given":"Alboukadel"}],"accessed":{"date-parts":[["2024",10,7]]},"issued":{"date-parts":[["2018"]]}}}],"schema":"https://github.com/citation-style-language/schema/raw/master/csl-citation.json"} </w:instrText>
      </w:r>
      <w:r>
        <w:rPr>
          <w:lang w:val="en-US"/>
        </w:rPr>
        <w:fldChar w:fldCharType="separate"/>
      </w:r>
      <w:r w:rsidRPr="00F30D9A">
        <w:rPr>
          <w:rFonts w:ascii="Calibri" w:hAnsi="Calibri" w:cs="Calibri"/>
          <w:lang w:val="en-US"/>
        </w:rPr>
        <w:t>(Kassambara, 2018)</w:t>
      </w:r>
      <w:r>
        <w:rPr>
          <w:lang w:val="en-US"/>
        </w:rPr>
        <w:fldChar w:fldCharType="end"/>
      </w:r>
    </w:p>
    <w:p w14:paraId="174F4AA3" w14:textId="1FF884E8" w:rsidR="00D92856" w:rsidRPr="0045568B" w:rsidRDefault="0045568B" w:rsidP="00215B25">
      <w:pPr>
        <w:rPr>
          <w:lang w:val="en-US"/>
        </w:rPr>
      </w:pPr>
      <w:r>
        <w:rPr>
          <w:lang w:val="sv-SE"/>
        </w:rPr>
        <w:fldChar w:fldCharType="begin"/>
      </w:r>
      <w:r w:rsidRPr="0045568B">
        <w:rPr>
          <w:lang w:val="en-US"/>
        </w:rPr>
        <w:instrText xml:space="preserve"> ADDIN ZOTERO_ITEM CSL_CITATION {"citationID":"6YVUGXTZ","properties":{"formattedCitation":"(Gonzalez, 2020)","plainCitation":"(Gonzalez, 2020)","noteIndex":0},"citationItems":[{"id":4882,"uris":["http://zotero.org/users/10062113/items/RDDV2BZA"],"itemData":{"id":4882,"type":"post-weblog","abstract":"La Agrupación Jerárquica es una técnica muy popular en Machine Learning. Es la extracción de agrupaciones de objetos de datos similares.","container-title":"Aprende IA","language":"es","title":"Algoritmo Agrupamiento Jerárquico - Teoría","URL":"https://aprendeia.com/algoritmo-agrupamiento-jerarquico-teoria/","author":[{"family":"Gonzalez","given":"Ligdi"}],"accessed":{"date-parts":[["2024",10,8]]},"issued":{"date-parts":[["2020",9,8]]}}}],"schema":"https://github.com/citation-style-language/schema/raw/master/csl-citation.json"} </w:instrText>
      </w:r>
      <w:r>
        <w:rPr>
          <w:lang w:val="sv-SE"/>
        </w:rPr>
        <w:fldChar w:fldCharType="separate"/>
      </w:r>
      <w:r w:rsidRPr="0045568B">
        <w:rPr>
          <w:rFonts w:ascii="Calibri" w:hAnsi="Calibri" w:cs="Calibri"/>
          <w:lang w:val="en-US"/>
        </w:rPr>
        <w:t>(Gonzalez, 2020)</w:t>
      </w:r>
      <w:r>
        <w:rPr>
          <w:lang w:val="sv-SE"/>
        </w:rPr>
        <w:fldChar w:fldCharType="end"/>
      </w:r>
    </w:p>
    <w:p w14:paraId="3F7649A2" w14:textId="37F39834" w:rsidR="0045568B" w:rsidRPr="0045568B" w:rsidRDefault="0045568B" w:rsidP="00215B25">
      <w:pPr>
        <w:rPr>
          <w:lang w:val="en-US"/>
        </w:rPr>
      </w:pPr>
    </w:p>
    <w:p w14:paraId="1722E041" w14:textId="3001DD87" w:rsidR="0045568B" w:rsidRPr="0045568B" w:rsidRDefault="0045568B" w:rsidP="00215B25">
      <w:pPr>
        <w:rPr>
          <w:lang w:val="en-US"/>
        </w:rPr>
      </w:pPr>
    </w:p>
    <w:p w14:paraId="529C5B8F" w14:textId="53715CC8" w:rsidR="0045568B" w:rsidRPr="0045568B" w:rsidRDefault="0045568B" w:rsidP="00215B25">
      <w:pPr>
        <w:rPr>
          <w:lang w:val="en-US"/>
        </w:rPr>
      </w:pPr>
    </w:p>
    <w:p w14:paraId="3F014AB5" w14:textId="2F9BEABB" w:rsidR="0045568B" w:rsidRPr="0045568B" w:rsidRDefault="0045568B" w:rsidP="00215B25">
      <w:pPr>
        <w:rPr>
          <w:lang w:val="en-US"/>
        </w:rPr>
      </w:pPr>
    </w:p>
    <w:p w14:paraId="0B88CDC5" w14:textId="1A4ABD22" w:rsidR="0045568B" w:rsidRPr="0045568B" w:rsidRDefault="0045568B" w:rsidP="00215B25">
      <w:pPr>
        <w:rPr>
          <w:lang w:val="en-US"/>
        </w:rPr>
      </w:pPr>
    </w:p>
    <w:p w14:paraId="40468E87" w14:textId="77777777" w:rsidR="0045568B" w:rsidRPr="0045568B" w:rsidRDefault="0045568B" w:rsidP="00215B25">
      <w:pPr>
        <w:rPr>
          <w:lang w:val="en-US"/>
        </w:rPr>
      </w:pPr>
    </w:p>
    <w:p w14:paraId="789E6D58" w14:textId="77777777" w:rsidR="00215B25" w:rsidRPr="0045568B" w:rsidRDefault="00215B25" w:rsidP="00215B25">
      <w:pPr>
        <w:rPr>
          <w:lang w:val="en-US"/>
        </w:rPr>
      </w:pPr>
    </w:p>
    <w:p w14:paraId="620D0258" w14:textId="77777777" w:rsidR="0045568B" w:rsidRPr="0045568B" w:rsidRDefault="00851250" w:rsidP="0045568B">
      <w:pPr>
        <w:pStyle w:val="Bibliography"/>
        <w:rPr>
          <w:rFonts w:ascii="Calibri" w:hAnsi="Calibri" w:cs="Calibri"/>
          <w:lang w:val="sv-SE"/>
        </w:rPr>
      </w:pPr>
      <w:r>
        <w:lastRenderedPageBreak/>
        <w:fldChar w:fldCharType="begin"/>
      </w:r>
      <w:r w:rsidR="00B376EE" w:rsidRPr="0045568B">
        <w:rPr>
          <w:lang w:val="en-US"/>
        </w:rPr>
        <w:instrText xml:space="preserve"> ADDIN ZOTERO_BIBL {"uncited":[],"omitted":[],"custom":[]} CSL_BIBLIOGRAPHY </w:instrText>
      </w:r>
      <w:r>
        <w:fldChar w:fldCharType="separate"/>
      </w:r>
      <w:r w:rsidR="0045568B" w:rsidRPr="0045568B">
        <w:rPr>
          <w:rFonts w:ascii="Calibri" w:hAnsi="Calibri" w:cs="Calibri"/>
          <w:lang w:val="en-US"/>
        </w:rPr>
        <w:t xml:space="preserve">Elgabry, O. (2019, March 2). </w:t>
      </w:r>
      <w:r w:rsidR="0045568B" w:rsidRPr="0045568B">
        <w:rPr>
          <w:rFonts w:ascii="Calibri" w:hAnsi="Calibri" w:cs="Calibri"/>
          <w:i/>
          <w:iCs/>
          <w:lang w:val="en-US"/>
        </w:rPr>
        <w:t>The Ultimate Guide to Data Cleaning</w:t>
      </w:r>
      <w:r w:rsidR="0045568B" w:rsidRPr="0045568B">
        <w:rPr>
          <w:rFonts w:ascii="Calibri" w:hAnsi="Calibri" w:cs="Calibri"/>
          <w:lang w:val="en-US"/>
        </w:rPr>
        <w:t xml:space="preserve">. </w:t>
      </w:r>
      <w:r w:rsidR="0045568B" w:rsidRPr="0045568B">
        <w:rPr>
          <w:rFonts w:ascii="Calibri" w:hAnsi="Calibri" w:cs="Calibri"/>
          <w:lang w:val="sv-SE"/>
        </w:rPr>
        <w:t>Medium. https://towardsdatascience.com/the-ultimate-guide-to-data-cleaning-3969843991d4</w:t>
      </w:r>
    </w:p>
    <w:p w14:paraId="281FC8D4" w14:textId="77777777" w:rsidR="0045568B" w:rsidRPr="0045568B" w:rsidRDefault="0045568B" w:rsidP="0045568B">
      <w:pPr>
        <w:pStyle w:val="Bibliography"/>
        <w:rPr>
          <w:rFonts w:ascii="Calibri" w:hAnsi="Calibri" w:cs="Calibri"/>
        </w:rPr>
      </w:pPr>
      <w:r w:rsidRPr="0045568B">
        <w:rPr>
          <w:rFonts w:ascii="Calibri" w:hAnsi="Calibri" w:cs="Calibri"/>
        </w:rPr>
        <w:t xml:space="preserve">Gonzalez, L. (2020, September 8). Algoritmo Agrupamiento Jerárquico—Teoría. </w:t>
      </w:r>
      <w:r w:rsidRPr="0045568B">
        <w:rPr>
          <w:rFonts w:ascii="Calibri" w:hAnsi="Calibri" w:cs="Calibri"/>
          <w:i/>
          <w:iCs/>
        </w:rPr>
        <w:t>Aprende IA</w:t>
      </w:r>
      <w:r w:rsidRPr="0045568B">
        <w:rPr>
          <w:rFonts w:ascii="Calibri" w:hAnsi="Calibri" w:cs="Calibri"/>
        </w:rPr>
        <w:t>. https://aprendeia.com/algoritmo-agrupamiento-jerarquico-teoria/</w:t>
      </w:r>
    </w:p>
    <w:p w14:paraId="66684534" w14:textId="77777777" w:rsidR="0045568B" w:rsidRPr="0045568B" w:rsidRDefault="0045568B" w:rsidP="0045568B">
      <w:pPr>
        <w:pStyle w:val="Bibliography"/>
        <w:rPr>
          <w:rFonts w:ascii="Calibri" w:hAnsi="Calibri" w:cs="Calibri"/>
          <w:lang w:val="en-US"/>
        </w:rPr>
      </w:pPr>
      <w:r w:rsidRPr="0045568B">
        <w:rPr>
          <w:rFonts w:ascii="Calibri" w:hAnsi="Calibri" w:cs="Calibri"/>
        </w:rPr>
        <w:t xml:space="preserve">Greenacre, M., Groenen, P. J. F., Hastie, T., D’Enza, A. I., Markos, A., &amp; Tuzhilina, E. (2022). </w:t>
      </w:r>
      <w:r w:rsidRPr="0045568B">
        <w:rPr>
          <w:rFonts w:ascii="Calibri" w:hAnsi="Calibri" w:cs="Calibri"/>
          <w:lang w:val="en-US"/>
        </w:rPr>
        <w:t xml:space="preserve">Principal component analysis. </w:t>
      </w:r>
      <w:r w:rsidRPr="0045568B">
        <w:rPr>
          <w:rFonts w:ascii="Calibri" w:hAnsi="Calibri" w:cs="Calibri"/>
          <w:i/>
          <w:iCs/>
          <w:lang w:val="en-US"/>
        </w:rPr>
        <w:t>Nature Reviews Methods Primers</w:t>
      </w:r>
      <w:r w:rsidRPr="0045568B">
        <w:rPr>
          <w:rFonts w:ascii="Calibri" w:hAnsi="Calibri" w:cs="Calibri"/>
          <w:lang w:val="en-US"/>
        </w:rPr>
        <w:t xml:space="preserve">, </w:t>
      </w:r>
      <w:r w:rsidRPr="0045568B">
        <w:rPr>
          <w:rFonts w:ascii="Calibri" w:hAnsi="Calibri" w:cs="Calibri"/>
          <w:i/>
          <w:iCs/>
          <w:lang w:val="en-US"/>
        </w:rPr>
        <w:t>2</w:t>
      </w:r>
      <w:r w:rsidRPr="0045568B">
        <w:rPr>
          <w:rFonts w:ascii="Calibri" w:hAnsi="Calibri" w:cs="Calibri"/>
          <w:lang w:val="en-US"/>
        </w:rPr>
        <w:t>(1), 1–21. https://doi.org/10.1038/s43586-022-00184-w</w:t>
      </w:r>
    </w:p>
    <w:p w14:paraId="4933D413"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IBM Technology (Director). (2024, June 10). </w:t>
      </w:r>
      <w:r w:rsidRPr="0045568B">
        <w:rPr>
          <w:rFonts w:ascii="Calibri" w:hAnsi="Calibri" w:cs="Calibri"/>
          <w:i/>
          <w:iCs/>
          <w:lang w:val="en-US"/>
        </w:rPr>
        <w:t>Principal Component Analysis (PCA) Explained: Simplify Complex Data for Machine Learning</w:t>
      </w:r>
      <w:r w:rsidRPr="0045568B">
        <w:rPr>
          <w:rFonts w:ascii="Calibri" w:hAnsi="Calibri" w:cs="Calibri"/>
          <w:lang w:val="en-US"/>
        </w:rPr>
        <w:t xml:space="preserve"> [Video recording]. https://www.youtube.com/watch?v=ZgyY3JuGQY8</w:t>
      </w:r>
    </w:p>
    <w:p w14:paraId="645BC43A"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Kassambara, A. (2018). Agglomerative Hierarchical Clustering. </w:t>
      </w:r>
      <w:r w:rsidRPr="0045568B">
        <w:rPr>
          <w:rFonts w:ascii="Calibri" w:hAnsi="Calibri" w:cs="Calibri"/>
          <w:i/>
          <w:iCs/>
          <w:lang w:val="en-US"/>
        </w:rPr>
        <w:t>Datanovia</w:t>
      </w:r>
      <w:r w:rsidRPr="0045568B">
        <w:rPr>
          <w:rFonts w:ascii="Calibri" w:hAnsi="Calibri" w:cs="Calibri"/>
          <w:lang w:val="en-US"/>
        </w:rPr>
        <w:t>. https://www.datanovia.com/en/lessons/agglomerative-hierarchical-clustering/</w:t>
      </w:r>
    </w:p>
    <w:p w14:paraId="2F83D16B"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Kokkula, R. (2020). </w:t>
      </w:r>
      <w:r w:rsidRPr="0045568B">
        <w:rPr>
          <w:rFonts w:ascii="Calibri" w:hAnsi="Calibri" w:cs="Calibri"/>
          <w:i/>
          <w:iCs/>
          <w:lang w:val="en-US"/>
        </w:rPr>
        <w:t>Unsupervised Learning on Country Data</w:t>
      </w:r>
      <w:r w:rsidRPr="0045568B">
        <w:rPr>
          <w:rFonts w:ascii="Calibri" w:hAnsi="Calibri" w:cs="Calibri"/>
          <w:lang w:val="en-US"/>
        </w:rPr>
        <w:t>. https://www.kaggle.com/datasets/rohan0301/unsupervised-learning-on-country-data</w:t>
      </w:r>
    </w:p>
    <w:p w14:paraId="6F05C25F" w14:textId="77777777" w:rsidR="0045568B" w:rsidRPr="0045568B" w:rsidRDefault="0045568B" w:rsidP="0045568B">
      <w:pPr>
        <w:pStyle w:val="Bibliography"/>
        <w:rPr>
          <w:rFonts w:ascii="Calibri" w:hAnsi="Calibri" w:cs="Calibri"/>
        </w:rPr>
      </w:pPr>
      <w:r w:rsidRPr="0045568B">
        <w:rPr>
          <w:rFonts w:ascii="Calibri" w:hAnsi="Calibri" w:cs="Calibri"/>
          <w:lang w:val="en-US"/>
        </w:rPr>
        <w:t xml:space="preserve">Sefidian, A. M. (2022, December 18). How to determine epsilon and MinPts parameters of DBSCAN clustering. </w:t>
      </w:r>
      <w:r w:rsidRPr="0045568B">
        <w:rPr>
          <w:rFonts w:ascii="Calibri" w:hAnsi="Calibri" w:cs="Calibri"/>
          <w:i/>
          <w:iCs/>
        </w:rPr>
        <w:t>Amir Masoud Sefidian - Sefidian Academy</w:t>
      </w:r>
      <w:r w:rsidRPr="0045568B">
        <w:rPr>
          <w:rFonts w:ascii="Calibri" w:hAnsi="Calibri" w:cs="Calibri"/>
        </w:rPr>
        <w:t>. https://www.sefidian.com/2022/12/18/how-to-determine-epsilon-and-minpts-parameters-of-dbscan-clustering/</w:t>
      </w:r>
    </w:p>
    <w:p w14:paraId="4AFEA1CF"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stataiml. (2024, April 4). </w:t>
      </w:r>
      <w:r w:rsidRPr="0045568B">
        <w:rPr>
          <w:rFonts w:ascii="Calibri" w:hAnsi="Calibri" w:cs="Calibri"/>
          <w:i/>
          <w:iCs/>
          <w:lang w:val="en-US"/>
        </w:rPr>
        <w:t>How to Choose Optimal Hyperparameters for DBSCAN</w:t>
      </w:r>
      <w:r w:rsidRPr="0045568B">
        <w:rPr>
          <w:rFonts w:ascii="Calibri" w:hAnsi="Calibri" w:cs="Calibri"/>
          <w:lang w:val="en-US"/>
        </w:rPr>
        <w:t>. Stataiml. https://stataiml.com/posts/how_to_set_dbscan_paramter/</w:t>
      </w:r>
    </w:p>
    <w:p w14:paraId="2592603C"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StatisticalSongs (Director). (2011, June 26). </w:t>
      </w:r>
      <w:r w:rsidRPr="0045568B">
        <w:rPr>
          <w:rFonts w:ascii="Calibri" w:hAnsi="Calibri" w:cs="Calibri"/>
          <w:i/>
          <w:iCs/>
          <w:lang w:val="en-US"/>
        </w:rPr>
        <w:t>It had to be U  -  the SVD song</w:t>
      </w:r>
      <w:r w:rsidRPr="0045568B">
        <w:rPr>
          <w:rFonts w:ascii="Calibri" w:hAnsi="Calibri" w:cs="Calibri"/>
          <w:lang w:val="en-US"/>
        </w:rPr>
        <w:t xml:space="preserve"> [Video recording]. https://www.youtube.com/watch?v=JEYLfIVvR9I</w:t>
      </w:r>
    </w:p>
    <w:p w14:paraId="7B82B60F" w14:textId="77777777" w:rsidR="0045568B" w:rsidRPr="0045568B" w:rsidRDefault="0045568B" w:rsidP="0045568B">
      <w:pPr>
        <w:pStyle w:val="Bibliography"/>
        <w:rPr>
          <w:rFonts w:ascii="Calibri" w:hAnsi="Calibri" w:cs="Calibri"/>
          <w:lang w:val="en-US"/>
        </w:rPr>
      </w:pPr>
      <w:r w:rsidRPr="0045568B">
        <w:rPr>
          <w:rFonts w:ascii="Calibri" w:hAnsi="Calibri" w:cs="Calibri"/>
          <w:lang w:val="en-US"/>
        </w:rPr>
        <w:t xml:space="preserve">StatQuest with Josh Starmer (Director). (2018, April 2). </w:t>
      </w:r>
      <w:r w:rsidRPr="0045568B">
        <w:rPr>
          <w:rFonts w:ascii="Calibri" w:hAnsi="Calibri" w:cs="Calibri"/>
          <w:i/>
          <w:iCs/>
          <w:lang w:val="en-US"/>
        </w:rPr>
        <w:t>StatQuest: Principal Component Analysis (PCA), Step-by-Step</w:t>
      </w:r>
      <w:r w:rsidRPr="0045568B">
        <w:rPr>
          <w:rFonts w:ascii="Calibri" w:hAnsi="Calibri" w:cs="Calibri"/>
          <w:lang w:val="en-US"/>
        </w:rPr>
        <w:t xml:space="preserve"> [Video recording]. https://www.youtube.com/watch?v=FgakZw6K1QQ</w:t>
      </w:r>
    </w:p>
    <w:p w14:paraId="608F5C9A" w14:textId="77777777" w:rsidR="0045568B" w:rsidRPr="0045568B" w:rsidRDefault="0045568B" w:rsidP="0045568B">
      <w:pPr>
        <w:pStyle w:val="Bibliography"/>
        <w:rPr>
          <w:rFonts w:ascii="Calibri" w:hAnsi="Calibri" w:cs="Calibri"/>
        </w:rPr>
      </w:pPr>
      <w:r w:rsidRPr="0045568B">
        <w:rPr>
          <w:rFonts w:ascii="Calibri" w:hAnsi="Calibri" w:cs="Calibri"/>
          <w:lang w:val="en-US"/>
        </w:rPr>
        <w:lastRenderedPageBreak/>
        <w:t xml:space="preserve">StatQuest with Josh Starmer (Director). (2022, January 10). </w:t>
      </w:r>
      <w:r w:rsidRPr="0045568B">
        <w:rPr>
          <w:rFonts w:ascii="Calibri" w:hAnsi="Calibri" w:cs="Calibri"/>
          <w:i/>
          <w:iCs/>
          <w:lang w:val="en-US"/>
        </w:rPr>
        <w:t>Clustering with DBSCAN, Clearly Explained!!!</w:t>
      </w:r>
      <w:r w:rsidRPr="0045568B">
        <w:rPr>
          <w:rFonts w:ascii="Calibri" w:hAnsi="Calibri" w:cs="Calibri"/>
          <w:lang w:val="en-US"/>
        </w:rPr>
        <w:t xml:space="preserve"> </w:t>
      </w:r>
      <w:r w:rsidRPr="0045568B">
        <w:rPr>
          <w:rFonts w:ascii="Calibri" w:hAnsi="Calibri" w:cs="Calibri"/>
        </w:rPr>
        <w:t>[Video recording]. https://www.youtube.com/watch?v=RDZUdRSDOok</w:t>
      </w:r>
    </w:p>
    <w:p w14:paraId="597DFC6D" w14:textId="77777777" w:rsidR="007B69C5" w:rsidRDefault="00851250" w:rsidP="00215B25">
      <w:r>
        <w:fldChar w:fldCharType="end"/>
      </w:r>
    </w:p>
    <w:p w14:paraId="35C1B01E" w14:textId="71FB872F" w:rsidR="001B58A1" w:rsidRDefault="001B58A1" w:rsidP="00215B25"/>
    <w:p w14:paraId="4D873EFF" w14:textId="1F98DCD4" w:rsidR="00E04C90" w:rsidRDefault="00E04C90" w:rsidP="00215B25"/>
    <w:p w14:paraId="465C64DE" w14:textId="619666CC" w:rsidR="007B69C5" w:rsidRDefault="007B69C5" w:rsidP="00215B25"/>
    <w:p w14:paraId="61F28B41" w14:textId="77777777" w:rsidR="007B69C5" w:rsidRDefault="007B69C5" w:rsidP="00215B25"/>
    <w:p w14:paraId="0BA8507F" w14:textId="4E3BDB70" w:rsidR="00E04C90" w:rsidRDefault="00E04C90" w:rsidP="00215B25"/>
    <w:sectPr w:rsidR="00E04C9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027A2F"/>
    <w:multiLevelType w:val="hybridMultilevel"/>
    <w:tmpl w:val="49968C2A"/>
    <w:lvl w:ilvl="0" w:tplc="9C922686">
      <w:start w:val="9"/>
      <w:numFmt w:val="bullet"/>
      <w:lvlText w:val=""/>
      <w:lvlJc w:val="left"/>
      <w:pPr>
        <w:ind w:left="720" w:hanging="360"/>
      </w:pPr>
      <w:rPr>
        <w:rFonts w:ascii="Symbol" w:eastAsiaTheme="minorHAnsi" w:hAnsi="Symbol"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B25"/>
    <w:rsid w:val="00045606"/>
    <w:rsid w:val="000A17AC"/>
    <w:rsid w:val="000D512F"/>
    <w:rsid w:val="001B58A1"/>
    <w:rsid w:val="00215B25"/>
    <w:rsid w:val="00252428"/>
    <w:rsid w:val="00264376"/>
    <w:rsid w:val="002912B4"/>
    <w:rsid w:val="002B7AC5"/>
    <w:rsid w:val="002D40CF"/>
    <w:rsid w:val="003166C6"/>
    <w:rsid w:val="00354BA6"/>
    <w:rsid w:val="003944C9"/>
    <w:rsid w:val="0045568B"/>
    <w:rsid w:val="005B2B89"/>
    <w:rsid w:val="006C295D"/>
    <w:rsid w:val="00701235"/>
    <w:rsid w:val="00756222"/>
    <w:rsid w:val="00781C1B"/>
    <w:rsid w:val="007B0D91"/>
    <w:rsid w:val="007B69C5"/>
    <w:rsid w:val="00832D47"/>
    <w:rsid w:val="00851250"/>
    <w:rsid w:val="0099294E"/>
    <w:rsid w:val="009F7EC5"/>
    <w:rsid w:val="00A47E92"/>
    <w:rsid w:val="00AA6919"/>
    <w:rsid w:val="00B376EE"/>
    <w:rsid w:val="00B52931"/>
    <w:rsid w:val="00B550D6"/>
    <w:rsid w:val="00BA402C"/>
    <w:rsid w:val="00C71644"/>
    <w:rsid w:val="00C81A3A"/>
    <w:rsid w:val="00C957E0"/>
    <w:rsid w:val="00CD6893"/>
    <w:rsid w:val="00D92856"/>
    <w:rsid w:val="00DC4B26"/>
    <w:rsid w:val="00E04C90"/>
    <w:rsid w:val="00F00058"/>
    <w:rsid w:val="00F10867"/>
    <w:rsid w:val="00F244A6"/>
    <w:rsid w:val="00F30D9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D3BAB"/>
  <w15:chartTrackingRefBased/>
  <w15:docId w15:val="{002CCF58-450C-45D6-8C22-9E0DBF14C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9C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A3A"/>
    <w:rPr>
      <w:color w:val="0563C1" w:themeColor="hyperlink"/>
      <w:u w:val="single"/>
    </w:rPr>
  </w:style>
  <w:style w:type="character" w:styleId="UnresolvedMention">
    <w:name w:val="Unresolved Mention"/>
    <w:basedOn w:val="DefaultParagraphFont"/>
    <w:uiPriority w:val="99"/>
    <w:semiHidden/>
    <w:unhideWhenUsed/>
    <w:rsid w:val="00C81A3A"/>
    <w:rPr>
      <w:color w:val="605E5C"/>
      <w:shd w:val="clear" w:color="auto" w:fill="E1DFDD"/>
    </w:rPr>
  </w:style>
  <w:style w:type="paragraph" w:styleId="Bibliography">
    <w:name w:val="Bibliography"/>
    <w:basedOn w:val="Normal"/>
    <w:next w:val="Normal"/>
    <w:uiPriority w:val="37"/>
    <w:unhideWhenUsed/>
    <w:rsid w:val="00851250"/>
    <w:pPr>
      <w:spacing w:after="0" w:line="480" w:lineRule="auto"/>
      <w:ind w:left="720" w:hanging="720"/>
    </w:pPr>
  </w:style>
  <w:style w:type="table" w:styleId="TableGrid">
    <w:name w:val="Table Grid"/>
    <w:basedOn w:val="TableNormal"/>
    <w:uiPriority w:val="39"/>
    <w:rsid w:val="000A17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2B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655483">
      <w:bodyDiv w:val="1"/>
      <w:marLeft w:val="0"/>
      <w:marRight w:val="0"/>
      <w:marTop w:val="0"/>
      <w:marBottom w:val="0"/>
      <w:divBdr>
        <w:top w:val="none" w:sz="0" w:space="0" w:color="auto"/>
        <w:left w:val="none" w:sz="0" w:space="0" w:color="auto"/>
        <w:bottom w:val="none" w:sz="0" w:space="0" w:color="auto"/>
        <w:right w:val="none" w:sz="0" w:space="0" w:color="auto"/>
      </w:divBdr>
    </w:div>
    <w:div w:id="1057969978">
      <w:bodyDiv w:val="1"/>
      <w:marLeft w:val="0"/>
      <w:marRight w:val="0"/>
      <w:marTop w:val="0"/>
      <w:marBottom w:val="0"/>
      <w:divBdr>
        <w:top w:val="none" w:sz="0" w:space="0" w:color="auto"/>
        <w:left w:val="none" w:sz="0" w:space="0" w:color="auto"/>
        <w:bottom w:val="none" w:sz="0" w:space="0" w:color="auto"/>
        <w:right w:val="none" w:sz="0" w:space="0" w:color="auto"/>
      </w:divBdr>
    </w:div>
    <w:div w:id="1197617983">
      <w:bodyDiv w:val="1"/>
      <w:marLeft w:val="0"/>
      <w:marRight w:val="0"/>
      <w:marTop w:val="0"/>
      <w:marBottom w:val="0"/>
      <w:divBdr>
        <w:top w:val="none" w:sz="0" w:space="0" w:color="auto"/>
        <w:left w:val="none" w:sz="0" w:space="0" w:color="auto"/>
        <w:bottom w:val="none" w:sz="0" w:space="0" w:color="auto"/>
        <w:right w:val="none" w:sz="0" w:space="0" w:color="auto"/>
      </w:divBdr>
    </w:div>
    <w:div w:id="1940403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rohan0301/unsupervised-learning-on-country-data" TargetMode="Externa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10"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A073A3AC054794CA13AE07E9D8D7176" ma:contentTypeVersion="4" ma:contentTypeDescription="Create a new document." ma:contentTypeScope="" ma:versionID="6af9f3f2eea370e413a1907508724676">
  <xsd:schema xmlns:xsd="http://www.w3.org/2001/XMLSchema" xmlns:xs="http://www.w3.org/2001/XMLSchema" xmlns:p="http://schemas.microsoft.com/office/2006/metadata/properties" xmlns:ns3="fb268099-e4da-4bcc-82ef-bda80817a3cc" targetNamespace="http://schemas.microsoft.com/office/2006/metadata/properties" ma:root="true" ma:fieldsID="ddd5a40d21fdb95f7d12b5515b845458" ns3:_="">
    <xsd:import namespace="fb268099-e4da-4bcc-82ef-bda80817a3cc"/>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268099-e4da-4bcc-82ef-bda80817a3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D42C373-96D0-48AA-A2E4-1FC98770079F}">
  <ds:schemaRefs>
    <ds:schemaRef ds:uri="http://schemas.microsoft.com/sharepoint/v3/contenttype/forms"/>
  </ds:schemaRefs>
</ds:datastoreItem>
</file>

<file path=customXml/itemProps2.xml><?xml version="1.0" encoding="utf-8"?>
<ds:datastoreItem xmlns:ds="http://schemas.openxmlformats.org/officeDocument/2006/customXml" ds:itemID="{B09FF994-B86B-4692-A362-81A5CDC258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268099-e4da-4bcc-82ef-bda80817a3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FF3ABA4-C40E-46D8-9D62-D7C0649CE31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8720</TotalTime>
  <Pages>5</Pages>
  <Words>3147</Words>
  <Characters>1731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lipe Villota</dc:creator>
  <cp:keywords/>
  <dc:description/>
  <cp:lastModifiedBy>Luis Felipe Villota</cp:lastModifiedBy>
  <cp:revision>44</cp:revision>
  <dcterms:created xsi:type="dcterms:W3CDTF">2024-09-11T11:25:00Z</dcterms:created>
  <dcterms:modified xsi:type="dcterms:W3CDTF">2024-10-1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073A3AC054794CA13AE07E9D8D7176</vt:lpwstr>
  </property>
  <property fmtid="{D5CDD505-2E9C-101B-9397-08002B2CF9AE}" pid="3" name="ZOTERO_PREF_1">
    <vt:lpwstr>&lt;data data-version="3" zotero-version="6.0.36"&gt;&lt;session id="DLAyY9m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